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77777777" w:rsidR="00641893" w:rsidRPr="00D87563" w:rsidRDefault="00641893" w:rsidP="00641893">
      <w:r w:rsidRPr="00D87563">
        <w:t>Matthew R. Brousil</w:t>
      </w:r>
      <w:r w:rsidRPr="00D87563">
        <w:rPr>
          <w:vertAlign w:val="superscript"/>
        </w:rPr>
        <w:t>2</w:t>
      </w:r>
    </w:p>
    <w:p w14:paraId="6CBD7084" w14:textId="77777777" w:rsidR="0080096C" w:rsidRPr="00D87563" w:rsidRDefault="0080096C" w:rsidP="0080096C">
      <w:r w:rsidRPr="00D87563">
        <w:t>Stephanie E. Hampton</w:t>
      </w:r>
      <w:r w:rsidRPr="00D87563">
        <w:rPr>
          <w:vertAlign w:val="superscript"/>
        </w:rPr>
        <w:t>2</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35C2566" w:rsidR="009956E8" w:rsidRPr="00D87563" w:rsidRDefault="006B0CD5" w:rsidP="006B0CD5">
      <w:pPr>
        <w:ind w:right="-450"/>
      </w:pPr>
      <w:r w:rsidRPr="00D87563">
        <w:t>Funding was</w:t>
      </w:r>
      <w:r w:rsidR="00FE6571" w:rsidRPr="00D87563">
        <w:t xml:space="preserve"> </w:t>
      </w:r>
      <w:r w:rsidRPr="00D87563">
        <w:t>provided by the National Science Foundation (NSF-DEB-1136637) to S.E.H., a Fulbright Fellowship to M.F.M., a NSF Graduate Research Fellowship to M.F.M. (NSF-DGE-1347973), and the Russian Ministry of Education and Science Research Project (No. GR 01201461929; 1354-2014/51).</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0A3EC131" w14:textId="6DD89F62" w:rsidR="00641893" w:rsidRPr="00D87563" w:rsidRDefault="00641893" w:rsidP="00641893">
      <w:r w:rsidRPr="00D87563">
        <w:t>EDI will provide the DOI</w:t>
      </w:r>
    </w:p>
    <w:p w14:paraId="00000027" w14:textId="77777777"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7FC18C90" w14:textId="2A837BAF" w:rsidR="00641893" w:rsidRPr="00D87563" w:rsidRDefault="00641893" w:rsidP="00641893">
      <w:r w:rsidRPr="00D87563">
        <w:lastRenderedPageBreak/>
        <w:t>EDI will provide the DOI</w:t>
      </w:r>
    </w:p>
    <w:p w14:paraId="0000002A" w14:textId="77777777" w:rsidR="009956E8" w:rsidRPr="00D87563" w:rsidRDefault="009956E8"/>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459686D6" w:rsidR="009956E8" w:rsidRPr="00D87563" w:rsidRDefault="00BC3E51">
      <w:pPr>
        <w:rPr>
          <w:b/>
        </w:rPr>
      </w:pPr>
      <w:r w:rsidRPr="00D87563">
        <w:rPr>
          <w:b/>
        </w:rPr>
        <w:t>Technology Type(s):</w:t>
      </w:r>
      <w:r w:rsidR="006B0CD5" w:rsidRPr="00D87563">
        <w:rPr>
          <w:b/>
        </w:rPr>
        <w:t xml:space="preserve"> </w:t>
      </w:r>
      <w:r w:rsidR="00192EF6">
        <w:rPr>
          <w:b/>
        </w:rPr>
        <w:t>GC/MS, LC/MS, Spectrophotometry</w:t>
      </w:r>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48761E84" w:rsidR="009956E8" w:rsidRPr="003F3A49" w:rsidRDefault="00BC3E51" w:rsidP="003F3A49">
      <w:r w:rsidRPr="00D87563">
        <w:rPr>
          <w:b/>
        </w:rPr>
        <w:t>Abstract (</w:t>
      </w:r>
      <w:r w:rsidR="00EB500E" w:rsidRPr="00D87563">
        <w:rPr>
          <w:b/>
        </w:rPr>
        <w:t>1</w:t>
      </w:r>
      <w:r w:rsidR="00BE6C57">
        <w:rPr>
          <w:b/>
        </w:rPr>
        <w:t>4</w:t>
      </w:r>
      <w:r w:rsidR="004665E2">
        <w:rPr>
          <w:b/>
        </w:rPr>
        <w:t>7</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529A77B5" w:rsidR="009956E8" w:rsidRPr="00D87563" w:rsidRDefault="004665E2">
      <w:bookmarkStart w:id="0"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biodiverse, and voluminous lake, has been experiencing localized sewage pollution from lakeside settlements</w:t>
      </w:r>
      <w:del w:id="1" w:author="Ted" w:date="2020-11-19T14:24:00Z">
        <w:r w:rsidR="00AD5653" w:rsidRPr="00D87563" w:rsidDel="002B7B37">
          <w:rPr>
            <w:highlight w:val="white"/>
          </w:rPr>
          <w:delText xml:space="preserve">, </w:delText>
        </w:r>
      </w:del>
      <w:ins w:id="2" w:author="Ted" w:date="2020-11-19T14:24:00Z">
        <w:r w:rsidR="002B7B37">
          <w:rPr>
            <w:highlight w:val="white"/>
          </w:rPr>
          <w:t xml:space="preserve">. </w:t>
        </w:r>
        <w:r w:rsidR="002B7B37" w:rsidRPr="00D87563">
          <w:rPr>
            <w:highlight w:val="white"/>
          </w:rPr>
          <w:t xml:space="preserve"> </w:t>
        </w:r>
      </w:ins>
      <w:del w:id="3" w:author="Ted" w:date="2020-11-19T14:24:00Z">
        <w:r w:rsidR="00AD5653" w:rsidRPr="00D87563" w:rsidDel="002B7B37">
          <w:rPr>
            <w:highlight w:val="white"/>
          </w:rPr>
          <w:delText>near which i</w:delText>
        </w:r>
      </w:del>
      <w:ins w:id="4" w:author="Ted" w:date="2020-11-19T14:24:00Z">
        <w:r w:rsidR="002B7B37">
          <w:rPr>
            <w:highlight w:val="white"/>
          </w:rPr>
          <w:br/>
          <w:t>I</w:t>
        </w:r>
      </w:ins>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ins w:id="5" w:author="Ted" w:date="2020-11-19T14:28:00Z">
        <w:r w:rsidR="002B7B37">
          <w:rPr>
            <w:highlight w:val="white"/>
          </w:rPr>
          <w:t xml:space="preserve"> to this localized pollution</w:t>
        </w:r>
      </w:ins>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del w:id="6" w:author="Ted" w:date="2020-11-19T14:29:00Z">
        <w:r w:rsidR="00AD5653" w:rsidRPr="00D87563" w:rsidDel="002B7B37">
          <w:rPr>
            <w:highlight w:val="white"/>
          </w:rPr>
          <w:delText xml:space="preserve"> and</w:delText>
        </w:r>
      </w:del>
      <w:ins w:id="7" w:author="Ted" w:date="2020-11-19T14:29:00Z">
        <w:r w:rsidR="002B7B37">
          <w:rPr>
            <w:highlight w:val="white"/>
          </w:rPr>
          <w:t>,</w:t>
        </w:r>
      </w:ins>
      <w:r w:rsidR="00AD5653" w:rsidRPr="00D87563">
        <w:rPr>
          <w:highlight w:val="white"/>
        </w:rPr>
        <w:t xml:space="preserve"> macroinvertebrate</w:t>
      </w:r>
      <w:del w:id="8" w:author="Ted" w:date="2020-11-19T14:29:00Z">
        <w:r w:rsidR="00AD5653" w:rsidRPr="00D87563" w:rsidDel="002B7B37">
          <w:rPr>
            <w:highlight w:val="white"/>
          </w:rPr>
          <w:delText xml:space="preserve"> abundance</w:delText>
        </w:r>
      </w:del>
      <w:r>
        <w:rPr>
          <w:highlight w:val="white"/>
        </w:rPr>
        <w:t xml:space="preserve">, </w:t>
      </w:r>
      <w:ins w:id="9" w:author="Ted" w:date="2020-11-19T14:29:00Z">
        <w:r w:rsidR="002B7B37">
          <w:rPr>
            <w:highlight w:val="white"/>
          </w:rPr>
          <w:t xml:space="preserve">C/N </w:t>
        </w:r>
      </w:ins>
      <w:r w:rsidR="00AD5653" w:rsidRPr="00D87563">
        <w:rPr>
          <w:highlight w:val="white"/>
        </w:rPr>
        <w:t>stable isotope</w:t>
      </w:r>
      <w:del w:id="10" w:author="Ted" w:date="2020-11-19T14:29:00Z">
        <w:r w:rsidR="00AD5653" w:rsidRPr="00D87563" w:rsidDel="002B7B37">
          <w:rPr>
            <w:highlight w:val="white"/>
          </w:rPr>
          <w:delText>s</w:delText>
        </w:r>
      </w:del>
      <w:r>
        <w:rPr>
          <w:highlight w:val="white"/>
        </w:rPr>
        <w:t>,</w:t>
      </w:r>
      <w:r w:rsidR="00AD5653" w:rsidRPr="00D87563">
        <w:rPr>
          <w:highlight w:val="white"/>
        </w:rPr>
        <w:t xml:space="preserve"> and fatty acid</w:t>
      </w:r>
      <w:ins w:id="11" w:author="Ted" w:date="2020-11-19T14:29:00Z">
        <w:r w:rsidR="002B7B37">
          <w:rPr>
            <w:highlight w:val="white"/>
          </w:rPr>
          <w:t xml:space="preserve"> sampling</w:t>
        </w:r>
      </w:ins>
      <w:del w:id="12" w:author="Ted" w:date="2020-11-19T14:29:00Z">
        <w:r w:rsidR="00721DFB" w:rsidRPr="00D87563" w:rsidDel="002B7B37">
          <w:rPr>
            <w:highlight w:val="white"/>
          </w:rPr>
          <w:delText>s</w:delText>
        </w:r>
      </w:del>
      <w:r w:rsidR="00AD5653" w:rsidRPr="00D87563">
        <w:rPr>
          <w:highlight w:val="white"/>
        </w:rPr>
        <w:t xml:space="preserve">. Unique identifiers </w:t>
      </w:r>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The data are structured in a tidy format (a tabular arrangement familiar to limnologists) to encourage future r</w:t>
      </w:r>
      <w:r w:rsidR="00EB500E" w:rsidRPr="00D87563">
        <w:rPr>
          <w:highlight w:val="white"/>
        </w:rPr>
        <w:t>euse</w:t>
      </w:r>
      <w:r w:rsidR="00AD5653" w:rsidRPr="00D87563">
        <w:rPr>
          <w:highlight w:val="white"/>
        </w:rPr>
        <w:t xml:space="preserve">. </w:t>
      </w:r>
      <w:r w:rsidR="002A508A" w:rsidRPr="00D87563">
        <w:rPr>
          <w:highlight w:val="white"/>
        </w:rPr>
        <w:t>For 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0"/>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4340FD62"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or melting permafrost</w:t>
      </w:r>
      <w:r w:rsidR="004808AA">
        <w:t xml:space="preserve"> </w:t>
      </w:r>
      <w:r w:rsidR="004808AA">
        <w:fldChar w:fldCharType="begin"/>
      </w:r>
      <w:r w:rsidR="004808AA">
        <w: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4808AA">
        <w:fldChar w:fldCharType="separate"/>
      </w:r>
      <w:r w:rsidR="004808AA" w:rsidRPr="004808AA">
        <w:t>(Turetsky et al. 2000)</w:t>
      </w:r>
      <w:r w:rsidR="004808AA">
        <w:fldChar w:fldCharType="end"/>
      </w:r>
      <w:r w:rsidR="00087094" w:rsidRPr="00D87563">
        <w:t xml:space="preserve">, which can obfuscate wastewater signals. Unlike nutrients, sewage-specific </w:t>
      </w:r>
      <w:commentRangeStart w:id="13"/>
      <w:r w:rsidR="00087094" w:rsidRPr="00D87563">
        <w:t xml:space="preserve">micropollutants,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commentRangeEnd w:id="13"/>
      <w:r w:rsidR="002B7B37">
        <w:rPr>
          <w:rStyle w:val="CommentReference"/>
          <w:rFonts w:ascii="Arial" w:eastAsia="Arial" w:hAnsi="Arial" w:cs="Arial"/>
          <w:lang w:val="en"/>
        </w:rPr>
        <w:commentReference w:id="13"/>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lastRenderedPageBreak/>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193C4A">
        <w:rPr>
          <w:highlight w:val="white"/>
        </w:rPr>
        <w:instrText xml:space="preserve"> ADDIN ZOTERO_ITEM CSL_CITATION {"citationID":"EtUUxXk4","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193C4A">
        <w:rPr>
          <w:rFonts w:ascii="Cambria Math" w:hAnsi="Cambria Math" w:cs="Cambria Math"/>
          <w:highlight w:val="white"/>
        </w:rPr>
        <w:instrText>∼</w:instrText>
      </w:r>
      <w:r w:rsidR="00193C4A">
        <w:rPr>
          <w:highlight w:val="white"/>
        </w:rPr>
        <w:instrText xml:space="preserve">1.2 and 1.5 times greater in control mesocosms than in those exposed to high doses of microplastics. Notably, abundances of juvenile Littorina sp. (periwinkles) and Idotea balthica (an isopod) were </w:instrText>
      </w:r>
      <w:r w:rsidR="00193C4A">
        <w:rPr>
          <w:rFonts w:ascii="Cambria Math" w:hAnsi="Cambria Math" w:cs="Cambria Math"/>
          <w:highlight w:val="white"/>
        </w:rPr>
        <w:instrText>∼</w:instrText>
      </w:r>
      <w:r w:rsidR="00193C4A">
        <w:rPr>
          <w:highlight w:val="white"/>
        </w:rPr>
        <w:instrText xml:space="preserve">2 and 8 times greater in controls than in mesocosms with the high dose of either type of microplastic. In addition, the biomass of Scrobicularia plana (peppery furrow shell clam) was </w:instrText>
      </w:r>
      <w:r w:rsidR="00193C4A">
        <w:rPr>
          <w:rFonts w:ascii="Cambria Math" w:hAnsi="Cambria Math" w:cs="Cambria Math"/>
          <w:highlight w:val="white"/>
        </w:rPr>
        <w:instrText>∼</w:instrText>
      </w:r>
      <w:r w:rsidR="00193C4A">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193C4A" w:rsidRPr="00193C4A">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14344E">
        <w:rPr>
          <w:highlight w:val="white"/>
        </w:rPr>
        <w:instrText xml:space="preserve"> ADDIN ZOTERO_ITEM CSL_CITATION {"citationID":"qK5nYNgG","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14344E" w:rsidRPr="0014344E">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14344E">
        <w:rPr>
          <w:highlight w:val="white"/>
        </w:rPr>
        <w:instrText xml:space="preserve"> ADDIN ZOTERO_ITEM CSL_CITATION {"citationID":"YX1cxSG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14344E" w:rsidRPr="0014344E">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del w:id="14" w:author="Ted" w:date="2020-11-19T14:34:00Z">
        <w:r w:rsidR="0014344E" w:rsidDel="002B7B37">
          <w:rPr>
            <w:highlight w:val="white"/>
          </w:rPr>
          <w:delText xml:space="preserve">cam </w:delText>
        </w:r>
      </w:del>
      <w:ins w:id="15" w:author="Ted" w:date="2020-11-19T14:34:00Z">
        <w:r w:rsidR="002B7B37">
          <w:rPr>
            <w:highlight w:val="white"/>
          </w:rPr>
          <w:t xml:space="preserve">can </w:t>
        </w:r>
      </w:ins>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2BCE7454"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ins w:id="16" w:author="Ted" w:date="2020-11-19T14:35:00Z">
        <w:r w:rsidR="002B7B37">
          <w:t xml:space="preserve">in </w:t>
        </w:r>
      </w:ins>
      <w:r w:rsidR="007856D6" w:rsidRPr="00D87563">
        <w:t xml:space="preserve">abundance near sewage </w:t>
      </w:r>
      <w:del w:id="17" w:author="Ted" w:date="2020-11-19T14:35:00Z">
        <w:r w:rsidR="007856D6" w:rsidRPr="00D87563" w:rsidDel="002B7B37">
          <w:delText>loading</w:delText>
        </w:r>
        <w:r w:rsidRPr="00D87563" w:rsidDel="002B7B37">
          <w:delText xml:space="preserve"> </w:delText>
        </w:r>
      </w:del>
      <w:ins w:id="18" w:author="Ted" w:date="2020-11-19T14:35:00Z">
        <w:r w:rsidR="002B7B37">
          <w:t>point sources?</w:t>
        </w:r>
        <w:r w:rsidR="002B7B37" w:rsidRPr="00D87563">
          <w:t xml:space="preserve"> </w:t>
        </w:r>
      </w:ins>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ins w:id="19" w:author="Ted" w:date="2020-11-19T14:36:00Z">
        <w:r w:rsidR="002B7B37">
          <w:t>. For example, change in algal communities can alter the</w:t>
        </w:r>
      </w:ins>
      <w:r w:rsidR="007856D6" w:rsidRPr="00D87563">
        <w:t xml:space="preserve"> </w:t>
      </w:r>
      <w:ins w:id="20" w:author="Ted" w:date="2020-11-19T14:36:00Z">
        <w:r w:rsidR="002B7B37" w:rsidRPr="00D87563">
          <w:t>nutritional value</w:t>
        </w:r>
        <w:r w:rsidR="002B7B37">
          <w:t xml:space="preserve"> of primary producers</w:t>
        </w:r>
        <w:r w:rsidR="002B7B37" w:rsidRPr="00D87563">
          <w:t xml:space="preserve"> </w:t>
        </w:r>
        <w:r w:rsidR="002B7B37">
          <w:t xml:space="preserve">or cause </w:t>
        </w:r>
      </w:ins>
      <w:del w:id="21" w:author="Ted" w:date="2020-11-19T14:36:00Z">
        <w:r w:rsidR="007856D6" w:rsidRPr="00D87563" w:rsidDel="002B7B37">
          <w:delText>to include</w:delText>
        </w:r>
      </w:del>
      <w:ins w:id="22" w:author="Ted" w:date="2020-11-19T14:37:00Z">
        <w:r w:rsidR="002B7B37">
          <w:t>changes in the relative abundance of</w:t>
        </w:r>
      </w:ins>
      <w:r w:rsidR="007856D6" w:rsidRPr="00D87563">
        <w:t xml:space="preserve"> different </w:t>
      </w:r>
      <w:r w:rsidR="00AB4A75" w:rsidRPr="00D87563">
        <w:t>feeding</w:t>
      </w:r>
      <w:r w:rsidR="007856D6" w:rsidRPr="00D87563">
        <w:t xml:space="preserve"> groups</w:t>
      </w:r>
      <w:del w:id="23" w:author="Ted" w:date="2020-11-19T14:37:00Z">
        <w:r w:rsidR="007856D6" w:rsidRPr="00D87563" w:rsidDel="002B7B37">
          <w:delText>, such as</w:delText>
        </w:r>
      </w:del>
      <w:ins w:id="24" w:author="Ted" w:date="2020-11-19T14:37:00Z">
        <w:r w:rsidR="002B7B37">
          <w:t xml:space="preserve"> (e.g., increased representation of</w:t>
        </w:r>
      </w:ins>
      <w:r w:rsidR="007856D6" w:rsidRPr="00D87563">
        <w:t xml:space="preserve"> detritivores</w:t>
      </w:r>
      <w:del w:id="25" w:author="Ted" w:date="2020-11-19T14:37:00Z">
        <w:r w:rsidR="007856D6" w:rsidRPr="00D87563" w:rsidDel="002B7B37">
          <w:delText xml:space="preserve">, or </w:delText>
        </w:r>
        <w:r w:rsidR="00EE0669" w:rsidDel="002B7B37">
          <w:delText xml:space="preserve">with </w:delText>
        </w:r>
        <w:r w:rsidR="007856D6" w:rsidRPr="00D87563" w:rsidDel="002B7B37">
          <w:delText>altered</w:delText>
        </w:r>
      </w:del>
      <w:ins w:id="26" w:author="Ted" w:date="2020-11-19T14:37:00Z">
        <w:r w:rsidR="002B7B37">
          <w:t>.</w:t>
        </w:r>
      </w:ins>
      <w:del w:id="27" w:author="Ted" w:date="2020-11-19T14:36:00Z">
        <w:r w:rsidR="007856D6" w:rsidRPr="00D87563" w:rsidDel="002B7B37">
          <w:delText xml:space="preserve"> </w:delText>
        </w:r>
        <w:r w:rsidR="00D219F9" w:rsidRPr="00D87563" w:rsidDel="002B7B37">
          <w:delText>nutritional value</w:delText>
        </w:r>
        <w:r w:rsidR="00EE0669" w:rsidDel="002B7B37">
          <w:delText xml:space="preserve"> of primary producers</w:delText>
        </w:r>
      </w:del>
      <w:ins w:id="28" w:author="Ted" w:date="2020-11-19T14:37:00Z">
        <w:r w:rsidR="002B7B37">
          <w:t>)</w:t>
        </w:r>
      </w:ins>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a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2A517EA1"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ins w:id="29" w:author="Ted" w:date="2020-11-19T14:38:00Z">
        <w:r w:rsidR="002B7B37">
          <w:t>s</w:t>
        </w:r>
      </w:ins>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8F7B2D">
        <w:instrText xml:space="preserve"> ADDIN ZOTERO_ITEM CSL_CITATION {"citationID":"rJHRcEZJ","properties":{"formattedCitation":"(Meyer et al. 2020)","plainCitation":"(Meyer et al. 2020)","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8F7B2D" w:rsidRPr="008F7B2D">
        <w:t>(Meyer et al. 2020)</w:t>
      </w:r>
      <w:r w:rsidR="008F7B2D">
        <w:fldChar w:fldCharType="end"/>
      </w:r>
      <w:r w:rsidR="000D7242" w:rsidRPr="00D87563">
        <w:t xml:space="preserve">. </w:t>
      </w:r>
    </w:p>
    <w:p w14:paraId="21F5BD6C" w14:textId="77777777" w:rsidR="006A1C88" w:rsidRPr="00D87563" w:rsidRDefault="006A1C88" w:rsidP="00DC22BF"/>
    <w:p w14:paraId="129027F2" w14:textId="3D0277D2"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del w:id="30" w:author="Ted" w:date="2020-11-19T14:39:00Z">
        <w:r w:rsidR="00C900D5" w:rsidDel="002B7B37">
          <w:delText xml:space="preserve">disparate </w:delText>
        </w:r>
      </w:del>
      <w:r w:rsidRPr="00D87563">
        <w:t xml:space="preserve">data collected from </w:t>
      </w:r>
      <w:r w:rsidR="00C900D5">
        <w:t xml:space="preserve">14 littoral and 3 pelagic sites at </w:t>
      </w:r>
      <w:r w:rsidRPr="00D87563">
        <w:t xml:space="preserve">Lake Baikal </w:t>
      </w:r>
      <w:del w:id="31" w:author="Ted" w:date="2020-11-19T14:39:00Z">
        <w:r w:rsidR="00C900D5" w:rsidDel="002B7B37">
          <w:delText xml:space="preserve">between </w:delText>
        </w:r>
      </w:del>
      <w:ins w:id="32" w:author="Ted" w:date="2020-11-19T14:39:00Z">
        <w:r w:rsidR="002B7B37">
          <w:t xml:space="preserve">from </w:t>
        </w:r>
      </w:ins>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ins w:id="33" w:author="Ted" w:date="2020-11-19T14:41:00Z">
        <w:r w:rsidR="002B7B37">
          <w:t xml:space="preserve">L. </w:t>
        </w:r>
      </w:ins>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del w:id="34" w:author="Ted" w:date="2020-11-19T14:39:00Z">
        <w:r w:rsidR="00EE0669" w:rsidDel="002B7B37">
          <w:delText xml:space="preserve">notable </w:delText>
        </w:r>
        <w:commentRangeStart w:id="35"/>
        <w:r w:rsidR="00EE0669" w:rsidDel="002B7B37">
          <w:delText>loss of winter ice cove</w:delText>
        </w:r>
      </w:del>
      <w:commentRangeEnd w:id="35"/>
      <w:r w:rsidR="002B7B37">
        <w:rPr>
          <w:rStyle w:val="CommentReference"/>
          <w:rFonts w:ascii="Arial" w:eastAsia="Arial" w:hAnsi="Arial" w:cs="Arial"/>
          <w:lang w:val="en"/>
        </w:rPr>
        <w:commentReference w:id="35"/>
      </w:r>
      <w:del w:id="36" w:author="Ted" w:date="2020-11-19T14:39:00Z">
        <w:r w:rsidR="00EE0669" w:rsidDel="002B7B37">
          <w:delText>r</w:delText>
        </w:r>
      </w:del>
      <w:ins w:id="37" w:author="Ted" w:date="2020-11-19T14:39:00Z">
        <w:r w:rsidR="002B7B37">
          <w:t>decrease in ice cover duration</w:t>
        </w:r>
      </w:ins>
      <w:r w:rsidR="00EE0669">
        <w:t xml:space="preserve"> (Moore et al. 2009), and it exhibits offshore plankton community changes associated with warming (Hampton et al. 2008, 2014, Katz et al. 2015, </w:t>
      </w:r>
      <w:proofErr w:type="spellStart"/>
      <w:r w:rsidR="00EE0669">
        <w:t>Izmest’eva</w:t>
      </w:r>
      <w:proofErr w:type="spellEnd"/>
      <w:r w:rsidR="00EE0669">
        <w:t xml:space="preserve"> et al. 2016). Less is known of the change occurring </w:t>
      </w:r>
      <w:ins w:id="38" w:author="Ted" w:date="2020-11-19T14:40:00Z">
        <w:r w:rsidR="002B7B37">
          <w:t xml:space="preserve">in the </w:t>
        </w:r>
      </w:ins>
      <w:r w:rsidR="00EE0669">
        <w:t xml:space="preserve">nearshore </w:t>
      </w:r>
      <w:ins w:id="39" w:author="Ted" w:date="2020-11-19T14:40:00Z">
        <w:r w:rsidR="002B7B37">
          <w:t xml:space="preserve">of </w:t>
        </w:r>
        <w:commentRangeStart w:id="40"/>
        <w:r w:rsidR="002B7B37">
          <w:t>L.</w:t>
        </w:r>
      </w:ins>
      <w:commentRangeEnd w:id="40"/>
      <w:ins w:id="41" w:author="Ted" w:date="2020-11-19T14:41:00Z">
        <w:r w:rsidR="002B7B37">
          <w:rPr>
            <w:rStyle w:val="CommentReference"/>
            <w:rFonts w:ascii="Arial" w:eastAsia="Arial" w:hAnsi="Arial" w:cs="Arial"/>
            <w:lang w:val="en"/>
          </w:rPr>
          <w:commentReference w:id="40"/>
        </w:r>
      </w:ins>
      <w:del w:id="42" w:author="Ted" w:date="2020-11-19T14:40:00Z">
        <w:r w:rsidR="00EE0669" w:rsidDel="002B7B37">
          <w:delText>in</w:delText>
        </w:r>
      </w:del>
      <w:r w:rsidR="00EE0669">
        <w:t xml:space="preserve"> Baikal, </w:t>
      </w:r>
      <w:r w:rsidR="001415D2">
        <w:t>where</w:t>
      </w:r>
      <w:r w:rsidR="00EE0669">
        <w:t xml:space="preserve"> not only climate </w:t>
      </w:r>
      <w:del w:id="43" w:author="Ted" w:date="2020-11-19T14:40:00Z">
        <w:r w:rsidR="00EE0669" w:rsidDel="002B7B37">
          <w:delText xml:space="preserve">warms </w:delText>
        </w:r>
      </w:del>
      <w:ins w:id="44" w:author="Ted" w:date="2020-11-19T14:40:00Z">
        <w:r w:rsidR="002B7B37">
          <w:t xml:space="preserve">warming </w:t>
        </w:r>
      </w:ins>
      <w:r w:rsidR="00EE0669">
        <w:t>but</w:t>
      </w:r>
      <w:ins w:id="45" w:author="Ted" w:date="2020-11-19T14:40:00Z">
        <w:r w:rsidR="002B7B37">
          <w:t xml:space="preserve"> also</w:t>
        </w:r>
      </w:ins>
      <w:r w:rsidR="00EE0669">
        <w:t xml:space="preserve"> human activity </w:t>
      </w:r>
      <w:del w:id="46" w:author="Ted" w:date="2020-11-19T14:40:00Z">
        <w:r w:rsidR="00EE0669" w:rsidDel="002B7B37">
          <w:delText xml:space="preserve">also </w:delText>
        </w:r>
      </w:del>
      <w:del w:id="47" w:author="Ted" w:date="2020-11-19T14:41:00Z">
        <w:r w:rsidR="00EE0669" w:rsidDel="002B7B37">
          <w:delText xml:space="preserve">directly </w:delText>
        </w:r>
      </w:del>
      <w:r w:rsidR="00EE0669">
        <w:t>alter</w:t>
      </w:r>
      <w:del w:id="48" w:author="Ted" w:date="2020-11-19T14:41:00Z">
        <w:r w:rsidR="00EE0669" w:rsidDel="002B7B37">
          <w:delText>s</w:delText>
        </w:r>
      </w:del>
      <w:r w:rsidR="00EE0669">
        <w:t xml:space="preserve"> the environment. Nearshore change is particularly important to understand in </w:t>
      </w:r>
      <w:ins w:id="49" w:author="Ted" w:date="2020-11-19T14:41:00Z">
        <w:r w:rsidR="002B7B37">
          <w:t xml:space="preserve">L. </w:t>
        </w:r>
      </w:ins>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 xml:space="preserve">(Yoshida et al. </w:t>
      </w:r>
      <w:r w:rsidR="008F7B2D" w:rsidRPr="008F7B2D">
        <w:lastRenderedPageBreak/>
        <w:t>2003; O’Donnell et al. 2017)</w:t>
      </w:r>
      <w:r w:rsidR="008F7B2D">
        <w:fldChar w:fldCharType="end"/>
      </w:r>
      <w:r w:rsidRPr="00D87563">
        <w:t xml:space="preserve">, littoral areas abutting lakeside settlements have recently shown distinct signs of eutrophication </w:t>
      </w:r>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r w:rsidRPr="00D87563">
        <w:t xml:space="preserve">. </w:t>
      </w:r>
    </w:p>
    <w:p w14:paraId="5C018B8C" w14:textId="77777777" w:rsidR="00C5582D" w:rsidRDefault="00C5582D"/>
    <w:p w14:paraId="04BA071C" w14:textId="14BF22C3" w:rsidR="00C5582D" w:rsidRDefault="00C5582D">
      <w:r>
        <w:t xml:space="preserve">As a means of identifying sewage from small, localized lakeside towns and </w:t>
      </w:r>
      <w:ins w:id="50" w:author="Ted" w:date="2020-11-19T14:42:00Z">
        <w:r w:rsidR="002B7B37">
          <w:t xml:space="preserve">the </w:t>
        </w:r>
      </w:ins>
      <w:r>
        <w:t>associated ecological responses, t</w:t>
      </w:r>
      <w:r w:rsidR="00A918DC">
        <w:t>he dataset</w:t>
      </w:r>
      <w:r w:rsidR="00D42F9E" w:rsidRPr="00D87563">
        <w:t xml:space="preserve"> consists of over </w:t>
      </w:r>
      <w:r w:rsidR="00E47643" w:rsidRPr="00D87563">
        <w:t>1</w:t>
      </w:r>
      <w:r>
        <w:t>50</w:t>
      </w:r>
      <w:r w:rsidR="00E47643" w:rsidRPr="00D87563">
        <w:t xml:space="preserve"> variables collected at 14 littoral and 3 pelagic sampling sites. The dataset was structured in a tidy format, where each row is a sample, each column is a variable, and each CSV file is an </w:t>
      </w:r>
      <w:commentRangeStart w:id="51"/>
      <w:r w:rsidR="00E47643" w:rsidRPr="00D87563">
        <w:t>observable unit</w:t>
      </w:r>
      <w:commentRangeEnd w:id="51"/>
      <w:r w:rsidR="002B7B37">
        <w:rPr>
          <w:rStyle w:val="CommentReference"/>
          <w:rFonts w:ascii="Arial" w:eastAsia="Arial" w:hAnsi="Arial" w:cs="Arial"/>
          <w:lang w:val="en"/>
        </w:rPr>
        <w:commentReference w:id="51"/>
      </w:r>
      <w:r w:rsidR="008F7B2D">
        <w:t xml:space="preserv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w:t>
      </w:r>
      <w:commentRangeStart w:id="52"/>
      <w:r w:rsidR="00E47643" w:rsidRPr="00D87563">
        <w:t>variable</w:t>
      </w:r>
      <w:commentRangeEnd w:id="52"/>
      <w:r w:rsidR="002B7B37">
        <w:rPr>
          <w:rStyle w:val="CommentReference"/>
          <w:rFonts w:ascii="Arial" w:eastAsia="Arial" w:hAnsi="Arial" w:cs="Arial"/>
          <w:lang w:val="en"/>
        </w:rPr>
        <w:commentReference w:id="52"/>
      </w:r>
      <w:r w:rsidR="00E47643" w:rsidRPr="00D87563">
        <w:t xml:space="preserve"> content, the dataset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6FAF7105"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commentRangeStart w:id="53"/>
      <w:r>
        <w:t>this</w:t>
      </w:r>
      <w:commentRangeEnd w:id="53"/>
      <w:r w:rsidR="002B7B37">
        <w:rPr>
          <w:rStyle w:val="CommentReference"/>
          <w:rFonts w:ascii="Arial" w:eastAsia="Arial" w:hAnsi="Arial" w:cs="Arial"/>
          <w:lang w:val="en"/>
        </w:rPr>
        <w:commentReference w:id="53"/>
      </w:r>
      <w:r>
        <w:t xml:space="preserve"> region of the world. Thus</w:t>
      </w:r>
      <w:r w:rsidR="00CE7589">
        <w:t>,</w:t>
      </w:r>
      <w:r>
        <w:t xml:space="preserve"> the dataset fills a substantial gap for future studies, providing a window on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5BA442B0"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 xml:space="preserve">are available on the Environmental Data Initiati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which were used in the main analysis of the dataset (Meyer et al., 20</w:t>
      </w:r>
      <w:r w:rsidR="00E902AC">
        <w:t>2</w:t>
      </w:r>
      <w:r w:rsidRPr="00D87563">
        <w:t xml:space="preserve">X).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8EA4E9D" w:rsidR="009956E8" w:rsidRPr="00D87563" w:rsidRDefault="004E3300">
      <w:r w:rsidRPr="00D87563">
        <w:t xml:space="preserve">This file contains chlorophyll a concentrations 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r w:rsidRPr="00D87563">
        <w:rPr>
          <w:i/>
        </w:rPr>
        <w:t>filtered_volume_ml</w:t>
      </w:r>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r w:rsidRPr="00D87563">
        <w:rPr>
          <w:i/>
        </w:rPr>
        <w:t>sample_volume_ml</w:t>
      </w:r>
    </w:p>
    <w:p w14:paraId="749A93F0" w14:textId="55201FA9" w:rsidR="004E3300" w:rsidRPr="00D87563" w:rsidRDefault="004E3300">
      <w:r w:rsidRPr="00D87563">
        <w:lastRenderedPageBreak/>
        <w:t xml:space="preserve">Sample volume filtered for chlorophyll a extraction. </w:t>
      </w:r>
    </w:p>
    <w:p w14:paraId="4C6B7075" w14:textId="50C61F14" w:rsidR="004E3300" w:rsidRPr="00D87563" w:rsidRDefault="004E3300"/>
    <w:p w14:paraId="5BA335A7" w14:textId="40E12E89" w:rsidR="004E3300" w:rsidRPr="00D87563" w:rsidRDefault="004E3300">
      <w:pPr>
        <w:rPr>
          <w:i/>
        </w:rPr>
      </w:pPr>
      <w:r w:rsidRPr="00D87563">
        <w:rPr>
          <w:i/>
        </w:rPr>
        <w:t xml:space="preserve">raw_fluo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25D5C585" w:rsidR="004E3300" w:rsidRPr="00D87563" w:rsidRDefault="004E3300">
      <w:r w:rsidRPr="00D87563">
        <w:t xml:space="preserve">This file contains 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r w:rsidR="000C3774" w:rsidRPr="00D87563">
        <w:t>A full description of the methods used to calculate IDW population can be found in the companion manuscript Meyer et al. (20XX).</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ins w:id="54" w:author="Ted" w:date="2020-11-19T14:45:00Z">
        <w:r w:rsidR="002B7B37">
          <w:t xml:space="preserve">benthic algae </w:t>
        </w:r>
      </w:ins>
      <w:r w:rsidRPr="00D87563">
        <w:t xml:space="preserve">collected from the 14 littoral sampling locations. </w:t>
      </w:r>
    </w:p>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0B2C3BB2" w:rsidR="000C3774" w:rsidRPr="00D87563" w:rsidRDefault="000C3774">
      <w:r w:rsidRPr="00D87563">
        <w:t>Species of the analyzed organism. When o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55" w:name="_Hlk53592269"/>
      <w:r w:rsidRPr="00D87563">
        <w:rPr>
          <w:i/>
        </w:rPr>
        <w:t>_</w:t>
      </w:r>
      <w:bookmarkEnd w:id="55"/>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lastRenderedPageBreak/>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0062B040" w:rsidR="006F13A3" w:rsidRPr="00D87563" w:rsidRDefault="006F13A3" w:rsidP="000C3774">
      <w:pPr>
        <w:rPr>
          <w:i/>
        </w:rPr>
      </w:pPr>
      <w:r w:rsidRPr="00D87563">
        <w:rPr>
          <w:i/>
        </w:rPr>
        <w:t>c17_1n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lastRenderedPageBreak/>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1642CC28" w:rsidR="009A29EA" w:rsidRPr="00D87563" w:rsidRDefault="009A29EA">
      <w:r w:rsidRPr="00D87563">
        <w:lastRenderedPageBreak/>
        <w:t xml:space="preserve">This file contains abundance for benthic macroinvertebrates collected at each of the 14 littoral sampling locations. Only amphipod taxa were identified to species. </w:t>
      </w:r>
      <w:commentRangeStart w:id="56"/>
      <w:r w:rsidRPr="00D87563">
        <w:t>Mollusks</w:t>
      </w:r>
      <w:commentRangeEnd w:id="56"/>
      <w:r w:rsidR="00093005">
        <w:rPr>
          <w:rStyle w:val="CommentReference"/>
          <w:rFonts w:ascii="Arial" w:eastAsia="Arial" w:hAnsi="Arial" w:cs="Arial"/>
          <w:lang w:val="en"/>
        </w:rPr>
        <w:commentReference w:id="56"/>
      </w:r>
      <w:r w:rsidRPr="00D87563">
        <w:t xml:space="preserve"> and isopods were identified to genus. </w:t>
      </w:r>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5636CBF4" w:rsidR="009A29EA" w:rsidRPr="00D87563" w:rsidRDefault="009A29EA">
      <w:r w:rsidRPr="00D87563">
        <w:t xml:space="preserve">Replicate for sampling location. While three replicates were collected in the field, some samples were poorly preserved and 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06103DC9" w:rsidR="009A29EA" w:rsidRPr="00D87563" w:rsidRDefault="009A29EA" w:rsidP="00AF6302">
      <w:r w:rsidRPr="00D87563">
        <w:t xml:space="preserve">Mollusk genus </w:t>
      </w:r>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7777777" w:rsidR="009A29EA" w:rsidRPr="00D87563" w:rsidRDefault="009A29EA" w:rsidP="00AF6302">
      <w:r w:rsidRPr="00D87563">
        <w:t>Endemic isopod genus</w:t>
      </w:r>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06C05C30" w:rsidR="009A29EA" w:rsidRPr="00D87563" w:rsidRDefault="009A29EA" w:rsidP="00AF6302">
      <w:proofErr w:type="spellStart"/>
      <w:r w:rsidRPr="00D87563">
        <w:t>Mollus</w:t>
      </w:r>
      <w:r w:rsidR="00010C97">
        <w:t>c</w:t>
      </w:r>
      <w:proofErr w:type="spellEnd"/>
      <w:r w:rsidRPr="00D87563">
        <w:t xml:space="preserve"> genus, most of which are endemic</w:t>
      </w:r>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77777777" w:rsidR="009A29EA" w:rsidRPr="00D87563" w:rsidRDefault="009A29EA" w:rsidP="00AF6302">
      <w:proofErr w:type="spellStart"/>
      <w:r w:rsidRPr="00D87563">
        <w:t>Mollusc</w:t>
      </w:r>
      <w:proofErr w:type="spellEnd"/>
      <w:r w:rsidRPr="00D87563">
        <w:t xml:space="preserve"> genus, most of which are endemic</w:t>
      </w: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77777777" w:rsidR="009A29EA" w:rsidRPr="00D87563" w:rsidRDefault="009A29EA" w:rsidP="00AF6302">
      <w:r w:rsidRPr="00D87563">
        <w:t>Endemic amphipod species</w:t>
      </w:r>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77777777" w:rsidR="009A29EA" w:rsidRPr="00D87563" w:rsidRDefault="009A29EA" w:rsidP="00AF6302">
      <w:r w:rsidRPr="00D87563">
        <w:t xml:space="preserve">Not identified beyond order.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42EB512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lastRenderedPageBreak/>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6CF2D477" w:rsidR="009A29EA" w:rsidRPr="00D87563" w:rsidRDefault="00354123" w:rsidP="00AF6302">
      <w:proofErr w:type="spellStart"/>
      <w:r w:rsidRPr="00D87563">
        <w:t>Mollus</w:t>
      </w:r>
      <w:r w:rsidR="008C474C">
        <w:t>c</w:t>
      </w:r>
      <w:proofErr w:type="spellEnd"/>
      <w:r w:rsidR="009A29EA" w:rsidRPr="00D87563">
        <w:t xml:space="preserve"> genus, most of which are endemic</w:t>
      </w:r>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77777777" w:rsidR="009A29EA" w:rsidRPr="00D87563" w:rsidRDefault="009A29EA" w:rsidP="00AF6302">
      <w:r w:rsidRPr="00D87563">
        <w:t>Endemic amphipod genus. Identifying to species introduced risk of misclassification.</w:t>
      </w:r>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0D2C1673" w:rsidR="009A29EA" w:rsidRPr="00D87563" w:rsidRDefault="00354123" w:rsidP="00AF6302">
      <w:r w:rsidRPr="00D87563">
        <w:t>Mollusk</w:t>
      </w:r>
      <w:r w:rsidR="009A29EA" w:rsidRPr="00D87563">
        <w:t xml:space="preserve"> genus, most of which are endemic</w:t>
      </w:r>
    </w:p>
    <w:p w14:paraId="687285E6" w14:textId="77777777" w:rsidR="009A29EA" w:rsidRPr="00D87563" w:rsidRDefault="009A29EA"/>
    <w:p w14:paraId="22F1CBF7" w14:textId="5F2FECDA" w:rsidR="004E3300" w:rsidRPr="00D87563" w:rsidRDefault="00354123">
      <w:pPr>
        <w:rPr>
          <w:u w:val="single"/>
        </w:rPr>
      </w:pPr>
      <w:r w:rsidRPr="00D87563">
        <w:rPr>
          <w:u w:val="single"/>
        </w:rPr>
        <w:t>metadata.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360C767C" w14:textId="172A4805" w:rsidR="00354123" w:rsidRPr="00D87563" w:rsidRDefault="00354123"/>
    <w:p w14:paraId="738C26EA" w14:textId="77777777" w:rsidR="00354123" w:rsidRPr="00D87563" w:rsidRDefault="00354123" w:rsidP="00354123">
      <w:r w:rsidRPr="00D87563">
        <w:rPr>
          <w:i/>
        </w:rPr>
        <w:t>site</w:t>
      </w:r>
    </w:p>
    <w:p w14:paraId="62BDC1E9" w14:textId="77777777" w:rsidR="00354123" w:rsidRPr="00D87563" w:rsidRDefault="00354123" w:rsidP="00354123">
      <w:r w:rsidRPr="00D87563">
        <w:t xml:space="preserve">Unique alphanumeric identifier for a sampling location.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659C4B01" w:rsidR="00354123" w:rsidRPr="00D87563" w:rsidRDefault="00354123" w:rsidP="00AF6302">
      <w:r w:rsidRPr="00D87563">
        <w:t>Day 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7EB535BA" w:rsidR="00354123" w:rsidRPr="00D87563" w:rsidRDefault="00354123" w:rsidP="00AF6302">
      <w:r w:rsidRPr="00D87563">
        <w:t xml:space="preserve">Time sampling occurred as </w:t>
      </w:r>
      <w:proofErr w:type="spellStart"/>
      <w:r w:rsidRPr="00D87563">
        <w:t>Hours:Minutes</w:t>
      </w:r>
      <w:proofErr w:type="spellEnd"/>
      <w:r w:rsidRPr="00D87563">
        <w:t xml:space="preserve">.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0B93E468" w:rsidR="00354123" w:rsidRPr="00D87563" w:rsidRDefault="00354123" w:rsidP="00AF6302">
      <w:r w:rsidRPr="00D87563">
        <w:t xml:space="preserve">Depth at </w:t>
      </w:r>
      <w:r w:rsidRPr="00D87563">
        <w:rPr>
          <w:i/>
        </w:rPr>
        <w:t>in situ</w:t>
      </w:r>
      <w:r w:rsidRPr="00D87563">
        <w:t xml:space="preserve"> 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2CE5A280" w:rsidR="00354123" w:rsidRPr="00D87563" w:rsidRDefault="00354123" w:rsidP="00AF6302">
      <w:r w:rsidRPr="00D87563">
        <w:t>Temperature of water midway 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108227D0" w:rsidR="00354123" w:rsidRPr="00D87563" w:rsidRDefault="00354123" w:rsidP="00AF6302">
      <w:r w:rsidRPr="00D87563">
        <w:t>Whether or not photos of the shoreline were taken. Photos are available on the project’s Open Science Framework page (</w:t>
      </w:r>
      <w:r w:rsidRPr="00D87563">
        <w:rPr>
          <w:highlight w:val="yellow"/>
        </w:rPr>
        <w:t>DOI</w:t>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1F77901A"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 was 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E2BE8B7" w:rsidR="00354123" w:rsidRPr="00D87563" w:rsidRDefault="00354123">
      <w:r w:rsidRPr="00D87563">
        <w:t xml:space="preserve">This file contains </w:t>
      </w:r>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lastRenderedPageBreak/>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694153B0" w:rsidR="00B853E5" w:rsidRPr="00D87563" w:rsidRDefault="00B853E5" w:rsidP="00AF6302">
      <w:r w:rsidRPr="00D87563">
        <w:t>Replicate for a given sampling location.</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r w:rsidRPr="00D87563">
        <w:rPr>
          <w:i/>
        </w:rPr>
        <w:t>volume_filtered_ml</w:t>
      </w:r>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440CF20B" w:rsidR="00B853E5" w:rsidRPr="00D87563" w:rsidRDefault="00B853E5">
      <w:r w:rsidRPr="00D87563">
        <w:t xml:space="preserve">This file contains nutrient concentrations for each of the associated sampling locations. Nutrient samples were not filtered prior to analysis, meaning that nitrogen concentrations have the potential to 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66D2830E" w:rsidR="00B853E5" w:rsidRPr="00D87563" w:rsidRDefault="00B853E5">
      <w:r w:rsidRPr="00D87563">
        <w:lastRenderedPageBreak/>
        <w:t xml:space="preserve">This file contains periphyton abundance data for each of the sampled littoral locations. </w:t>
      </w:r>
      <w:r w:rsidR="00A428AE" w:rsidRPr="00D87563">
        <w:t xml:space="preserve">For poorly preserved samples, counts are detailed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r w:rsidRPr="00D87563">
        <w:rPr>
          <w:i/>
        </w:rPr>
        <w:t xml:space="preserve">Ulothrix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6EC2837" w:rsidR="00A428AE" w:rsidRPr="00D87563" w:rsidRDefault="00A428AE" w:rsidP="00AF6302">
      <w:r w:rsidRPr="00D87563">
        <w:t xml:space="preserve">Number of </w:t>
      </w:r>
      <w:r w:rsidRPr="00D87563">
        <w:rPr>
          <w:i/>
        </w:rPr>
        <w:t xml:space="preserve">Ulothrix </w:t>
      </w:r>
      <w:proofErr w:type="spellStart"/>
      <w:r w:rsidRPr="00D87563">
        <w:rPr>
          <w:i/>
        </w:rPr>
        <w:t>spp.</w:t>
      </w:r>
      <w:r w:rsidRPr="00D87563">
        <w:t>filaments</w:t>
      </w:r>
      <w:proofErr w:type="spellEnd"/>
      <w:r w:rsidRPr="00D87563">
        <w:t xml:space="preserve">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D87563">
        <w:rPr>
          <w:i/>
        </w:rPr>
        <w:t>Tetrasporales</w:t>
      </w:r>
      <w:proofErr w:type="spellEnd"/>
      <w:r w:rsidRPr="00D87563">
        <w:t xml:space="preserve"> spp.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67CD5633" w:rsidR="00A428AE" w:rsidRPr="00D87563" w:rsidRDefault="00A428AE" w:rsidP="00AF6302">
      <w:r w:rsidRPr="00D87563">
        <w:t xml:space="preserve">Number of </w:t>
      </w:r>
      <w:r w:rsidRPr="00D87563">
        <w:rPr>
          <w:i/>
        </w:rPr>
        <w:t xml:space="preserve">Pediastrum </w:t>
      </w:r>
      <w:proofErr w:type="spellStart"/>
      <w:r w:rsidRPr="00D87563">
        <w:rPr>
          <w:i/>
        </w:rPr>
        <w:t>spp.</w:t>
      </w:r>
      <w:r w:rsidRPr="00D87563">
        <w:t>cells</w:t>
      </w:r>
      <w:proofErr w:type="spellEnd"/>
      <w:r w:rsidRPr="00D87563">
        <w:t xml:space="preserve">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528A9769" w:rsidR="00AF6302" w:rsidRPr="00D87563" w:rsidRDefault="00AF6302">
      <w:r w:rsidRPr="00D87563">
        <w:t xml:space="preserve">This file contains Pharmaceutical and Personal Care Product (PPCP) concentrations for each littoral and pelagic sampling location.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lastRenderedPageBreak/>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10ABBD1F" w:rsidR="00AF6302" w:rsidRPr="00D87563" w:rsidRDefault="00AF6302" w:rsidP="00AF6302">
      <w:r w:rsidRPr="00D87563">
        <w:t>Concentration of paraxanthine, also known as 1,7-dimethylxanthine, in nanograms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78A6D5C4" w:rsidR="00AF6302" w:rsidRPr="00D87563" w:rsidRDefault="00AF6302" w:rsidP="00AF6302">
      <w:r w:rsidRPr="00D87563">
        <w:t xml:space="preserve">Concentration of acetaminophen, also known as paracetamol, in nanograms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43B91084" w:rsidR="00AF6302" w:rsidRPr="00D87563" w:rsidRDefault="00AF6302" w:rsidP="00AF6302">
      <w:r w:rsidRPr="00D87563">
        <w:t xml:space="preserve">Concentration of amphetamine in nanograms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22580409" w:rsidR="00AF6302" w:rsidRPr="00D87563" w:rsidRDefault="00AF6302" w:rsidP="00AF6302">
      <w:r w:rsidRPr="00D87563">
        <w:t xml:space="preserve">Concentration of caffeine in nanograms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6E9EAA69" w:rsidR="00AF6302" w:rsidRPr="00D87563" w:rsidRDefault="00AF6302" w:rsidP="00AF6302">
      <w:r w:rsidRPr="00D87563">
        <w:t xml:space="preserve">Concentration of </w:t>
      </w:r>
      <w:r w:rsidR="008005F5" w:rsidRPr="00D87563">
        <w:t>carbamazepine</w:t>
      </w:r>
      <w:r w:rsidRPr="00D87563">
        <w:t xml:space="preserve"> in nanograms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199B6A8F" w:rsidR="00AF6302" w:rsidRPr="00D87563" w:rsidRDefault="00AF6302" w:rsidP="00AF6302">
      <w:r w:rsidRPr="00D87563">
        <w:t xml:space="preserve">Concentration of cimetidine in nanograms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490C662A" w:rsidR="00AF6302" w:rsidRPr="00D87563" w:rsidRDefault="00AF6302" w:rsidP="00AF6302">
      <w:r w:rsidRPr="00D87563">
        <w:t xml:space="preserve">Concentration of cotinine, which is the main human metabolite of nicotine, in nanograms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7AA92442" w:rsidR="00AF6302" w:rsidRPr="00D87563" w:rsidRDefault="00AF6302" w:rsidP="00AF6302">
      <w:r w:rsidRPr="00D87563">
        <w:t xml:space="preserve">Concentration of diphenhydramine in nanograms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4B7C1A3C"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nanograms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30BDCA55"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nanograms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48D34086" w:rsidR="00AF6302" w:rsidRPr="00D87563" w:rsidRDefault="00AF6302" w:rsidP="00AF6302">
      <w:r w:rsidRPr="00D87563">
        <w:t xml:space="preserve">Concentration of methamphetamine in nanograms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703116F8" w:rsidR="00AF6302" w:rsidRPr="00D87563" w:rsidRDefault="00AF6302" w:rsidP="00AF6302">
      <w:r w:rsidRPr="00D87563">
        <w:t xml:space="preserve">Concentration of morphine in nanograms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459947BD" w:rsidR="00AF6302" w:rsidRPr="00D87563" w:rsidRDefault="00AF6302" w:rsidP="00AF6302">
      <w:r w:rsidRPr="00D87563">
        <w:t xml:space="preserve">Concentration of phenazone in nanograms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7990ED70" w:rsidR="00AF6302" w:rsidRPr="00D87563" w:rsidRDefault="00AF6302" w:rsidP="00AF6302">
      <w:r w:rsidRPr="00D87563">
        <w:t xml:space="preserve">Concentration of </w:t>
      </w:r>
      <w:proofErr w:type="spellStart"/>
      <w:r w:rsidRPr="00D87563">
        <w:t>sulfachloropyridazine</w:t>
      </w:r>
      <w:proofErr w:type="spellEnd"/>
      <w:r w:rsidRPr="00D87563">
        <w:t xml:space="preserve"> in nanograms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220A03DD" w:rsidR="00570225" w:rsidRPr="00D87563" w:rsidRDefault="00570225" w:rsidP="00570225">
      <w:r w:rsidRPr="00D87563">
        <w:lastRenderedPageBreak/>
        <w:t xml:space="preserve">Concentration of </w:t>
      </w:r>
      <w:proofErr w:type="spellStart"/>
      <w:r w:rsidRPr="00D87563">
        <w:t>sulfachloropyridazine</w:t>
      </w:r>
      <w:proofErr w:type="spellEnd"/>
      <w:r w:rsidRPr="00D87563">
        <w:t xml:space="preserve"> in nanograms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228BF19E" w:rsidR="00AF6302" w:rsidRPr="00D87563" w:rsidRDefault="00AF6302" w:rsidP="00AF6302">
      <w:r w:rsidRPr="00D87563">
        <w:t xml:space="preserve">Concentration of sulfamethoxazole in nanograms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3F5BA71" w:rsidR="00AF6302" w:rsidRPr="00D87563" w:rsidRDefault="00AF6302" w:rsidP="00AF6302">
      <w:r w:rsidRPr="00D87563">
        <w:t xml:space="preserve">Concentration of thiabendazole in nanograms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2590B0C1" w:rsidR="00AF6302" w:rsidRPr="00D87563" w:rsidRDefault="00AF6302" w:rsidP="00AF6302">
      <w:r w:rsidRPr="00D87563">
        <w:t>Concentration of trimethoprim</w:t>
      </w:r>
      <w:r w:rsidR="009B4DF1" w:rsidRPr="00D87563">
        <w:t xml:space="preserve"> i</w:t>
      </w:r>
      <w:r w:rsidRPr="00D87563">
        <w:t xml:space="preserve">n nanograms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360C7301" w:rsidR="00AF6302" w:rsidRPr="00D87563" w:rsidRDefault="00AF6302" w:rsidP="00AF6302">
      <w:r w:rsidRPr="00D87563">
        <w:t>Day 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386D0D53" w:rsidR="00AF6302" w:rsidRPr="00D87563" w:rsidRDefault="00AF6302" w:rsidP="00AF6302">
      <w:r w:rsidRPr="00D87563">
        <w:t>Day 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t>This file contains carbon (δ13C) and nitrogen (δ15N) values for various benthic macroinvertebrate genera</w:t>
      </w:r>
      <w:r w:rsidR="003472B0">
        <w:t xml:space="preserve"> and periphyton </w:t>
      </w:r>
      <w:r w:rsidRPr="00D87563">
        <w:t xml:space="preserve">collected from the 14 littoral sampling locations. </w:t>
      </w:r>
    </w:p>
    <w:p w14:paraId="5D32A92C" w14:textId="77777777" w:rsidR="009B4DF1" w:rsidRPr="00D87563" w:rsidRDefault="009B4DF1"/>
    <w:p w14:paraId="0B9B3A8A" w14:textId="77777777" w:rsidR="009B4DF1" w:rsidRPr="00D87563" w:rsidRDefault="009B4DF1" w:rsidP="009B4DF1">
      <w:r w:rsidRPr="00D87563">
        <w:rPr>
          <w:i/>
        </w:rPr>
        <w:t>site</w:t>
      </w:r>
    </w:p>
    <w:p w14:paraId="5D217AE0" w14:textId="77777777" w:rsidR="009B4DF1" w:rsidRPr="00D87563" w:rsidRDefault="009B4DF1" w:rsidP="009B4DF1">
      <w:r w:rsidRPr="00D87563">
        <w:t xml:space="preserve">Unique alphanumeric identifier for a sampling location.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 xml:space="preserve">Carbon (δ13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3F69ADDC" w:rsidR="009B4DF1" w:rsidRPr="00D87563" w:rsidRDefault="009B4DF1" w:rsidP="006B0CD5">
      <w:r w:rsidRPr="00D87563">
        <w:t xml:space="preserve">Nitrogen (δ15N) stable isotope values in parts per thousand.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lastRenderedPageBreak/>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124EABDF" w:rsidR="009B4DF1" w:rsidRPr="00D87563" w:rsidRDefault="009B4DF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46B6B6A6" w:rsidR="009B4DF1" w:rsidRPr="00D87563" w:rsidRDefault="009B4DF1" w:rsidP="006B0CD5">
      <w:r w:rsidRPr="00D87563">
        <w:t>Total amount of lipids in a sample in milligrams of L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7345DB3" w:rsidR="009B4DF1" w:rsidRDefault="009B4DF1">
      <w:r w:rsidRPr="00D87563">
        <w:t>Samples were weighed three times and deviation in measurement was calculated. All values are reported in milligrams of Lipid per gram of tissue.</w:t>
      </w:r>
    </w:p>
    <w:p w14:paraId="3EFB703F" w14:textId="4F0E0105" w:rsidR="00ED3B19" w:rsidRDefault="00ED3B19"/>
    <w:p w14:paraId="1BCA79BB" w14:textId="77777777" w:rsidR="00ED3B19" w:rsidRDefault="00ED3B19" w:rsidP="00ED3B19">
      <w:r>
        <w:rPr>
          <w:i/>
        </w:rPr>
        <w:t>comments</w:t>
      </w:r>
    </w:p>
    <w:p w14:paraId="41ACC244" w14:textId="1BA5818C" w:rsidR="00ED3B19" w:rsidRPr="00ED3B19" w:rsidRDefault="00ED3B19" w:rsidP="00ED3B19">
      <w:r>
        <w:t xml:space="preserve">Quality flag column. Two samples spilled during fatty acid extraction. These samples are flagged as such. </w:t>
      </w:r>
    </w:p>
    <w:p w14:paraId="1A548CCC" w14:textId="77777777" w:rsidR="009B4DF1" w:rsidRPr="00D87563" w:rsidRDefault="009B4DF1"/>
    <w:p w14:paraId="00000045" w14:textId="77777777" w:rsidR="009956E8" w:rsidRPr="00D87563" w:rsidRDefault="00BC3E51">
      <w:pPr>
        <w:rPr>
          <w:b/>
        </w:rPr>
      </w:pPr>
      <w:r w:rsidRPr="00D87563">
        <w:rPr>
          <w:b/>
        </w:rPr>
        <w:t>Methods</w:t>
      </w:r>
    </w:p>
    <w:p w14:paraId="00000048" w14:textId="286F861E" w:rsidR="009956E8" w:rsidRPr="00D87563" w:rsidRDefault="009956E8">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77777777" w:rsidR="00EE46A1" w:rsidRDefault="00EE46A1" w:rsidP="00EE46A1">
      <w:r>
        <w:t>Our workflow for calculating IDW population required five steps. First, we traced polygons and shorelines from satellite imagery for each developed site in Google Earth. 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R Core Team, 2019), where using the sf package (</w:t>
      </w:r>
      <w:proofErr w:type="spellStart"/>
      <w:r>
        <w:t>Pebesma</w:t>
      </w:r>
      <w:proofErr w:type="spellEnd"/>
      <w:r>
        <w:t xml:space="preserve">, 2018) we calculated shoreline length, polygon area, and centroid location for each developed site. Fourth, we joined point locations of each sampling site with the spatial polygons to calculate the </w:t>
      </w:r>
      <w:r>
        <w:lastRenderedPageBreak/>
        <w:t>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A9EACE7" w:rsidR="00EE46A1" w:rsidRDefault="00EE46A1" w:rsidP="00EE46A1">
      <w:r>
        <w:t xml:space="preserve">where </w:t>
      </w:r>
      <w:r w:rsidRPr="002F1C07">
        <w:rPr>
          <w:i/>
        </w:rPr>
        <w:t>I</w:t>
      </w:r>
      <w:r>
        <w:t xml:space="preserve"> is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5C2DE975" w:rsidR="0077579F" w:rsidRDefault="0077579F" w:rsidP="0077579F">
      <w: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2075AA">
        <w:t>A.P.Vinogradov</w:t>
      </w:r>
      <w:proofErr w:type="spellEnd"/>
      <w:r w:rsidRPr="002075AA">
        <w:t xml:space="preserve"> Institute of Geochemistry</w:t>
      </w:r>
      <w:r>
        <w:t xml:space="preserve"> (Siberian Branch of the Russian Academy of Sciences, Irkutsk). Samples were not filtered prior to freezing, meaning that nitrogen and ammonium concentrations may potentially include intracellular nitrogen and overestimate </w:t>
      </w:r>
      <w:ins w:id="57" w:author="Ted" w:date="2020-11-20T10:12:00Z">
        <w:r w:rsidR="00D32EA8">
          <w:t xml:space="preserve">dissolved </w:t>
        </w:r>
      </w:ins>
      <w:r>
        <w:t xml:space="preserve">nitrogenous forms in the water column. </w:t>
      </w:r>
    </w:p>
    <w:p w14:paraId="1980AB86" w14:textId="77777777" w:rsidR="0077579F" w:rsidRDefault="0077579F" w:rsidP="0077579F"/>
    <w:p w14:paraId="7840FA42" w14:textId="285D2816" w:rsidR="0077579F" w:rsidRDefault="0077579F" w:rsidP="0077579F">
      <w:r>
        <w:t xml:space="preserve">For each water sample, nitrate, ammonium, and total phosphorus concentrations were measured. For ammonium </w:t>
      </w:r>
      <w:r>
        <w:fldChar w:fldCharType="begin"/>
      </w:r>
      <w:r>
        <w: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fldChar w:fldCharType="separate"/>
      </w:r>
      <w:r w:rsidRPr="005404FF">
        <w:t>(</w:t>
      </w:r>
      <w:r w:rsidRPr="00D32EA8">
        <w:rPr>
          <w:highlight w:val="yellow"/>
          <w:rPrChange w:id="58" w:author="Ted" w:date="2020-11-20T10:13:00Z">
            <w:rPr/>
          </w:rPrChange>
        </w:rPr>
        <w:t>2016a</w:t>
      </w:r>
      <w:r w:rsidRPr="005404FF">
        <w:t>)</w:t>
      </w:r>
      <w:r>
        <w:fldChar w:fldCharType="end"/>
      </w:r>
      <w:r>
        <w:t xml:space="preserve"> and nitrate </w:t>
      </w:r>
      <w:r>
        <w:fldChar w:fldCharType="begin"/>
      </w:r>
      <w:r>
        <w: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fldChar w:fldCharType="separate"/>
      </w:r>
      <w:r w:rsidRPr="00D32EA8">
        <w:rPr>
          <w:highlight w:val="yellow"/>
          <w:rPrChange w:id="59" w:author="Ted" w:date="2020-11-20T10:13:00Z">
            <w:rPr/>
          </w:rPrChange>
        </w:rPr>
        <w:t>(2017</w:t>
      </w:r>
      <w:r w:rsidRPr="005404FF">
        <w:t>)</w:t>
      </w:r>
      <w:r>
        <w:fldChar w:fldCharType="end"/>
      </w:r>
      <w:r>
        <w:t xml:space="preserve"> concentrations, samples were analyzed with a spectrophotometer following the addition of Nessler’s reagent and disulfuric acid respectively. Total phosphorus concentration was measured with a spectrophotometer following the addition of persulfate </w:t>
      </w:r>
      <w:commentRangeStart w:id="60"/>
      <w:r>
        <w:fldChar w:fldCharType="begin"/>
      </w:r>
      <w:r>
        <w: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fldChar w:fldCharType="separate"/>
      </w:r>
      <w:r w:rsidRPr="005404FF">
        <w:t>(2016b)</w:t>
      </w:r>
      <w:r>
        <w:fldChar w:fldCharType="end"/>
      </w:r>
      <w:commentRangeEnd w:id="60"/>
      <w:r w:rsidR="00D32EA8">
        <w:rPr>
          <w:rStyle w:val="CommentReference"/>
          <w:rFonts w:ascii="Arial" w:eastAsia="Arial" w:hAnsi="Arial" w:cs="Arial"/>
          <w:lang w:val="en"/>
        </w:rPr>
        <w:commentReference w:id="60"/>
      </w:r>
      <w:r>
        <w:t xml:space="preserve">. </w:t>
      </w:r>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77777777" w:rsidR="0077579F" w:rsidRDefault="0077579F" w:rsidP="0077579F">
      <w:r>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6F23F0AF" w14:textId="77777777" w:rsidR="0077579F" w:rsidRDefault="0077579F" w:rsidP="0077579F"/>
    <w:p w14:paraId="3307E91F" w14:textId="5D94FE19" w:rsidR="00C42C3E" w:rsidRDefault="0077579F" w:rsidP="0077579F">
      <w:r>
        <w:t xml:space="preserve">Chlorophyll samples were processed in a manner similar to that of Parson (1963) and Lorenzen (1967).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 xml:space="preserve">) </m:t>
        </m:r>
      </m:oMath>
      <w:r>
        <w:t>; where A is the absorbance value of a particular wavelength, V</w:t>
      </w:r>
      <w:r>
        <w:rPr>
          <w:vertAlign w:val="subscript"/>
        </w:rPr>
        <w:t>1</w:t>
      </w:r>
      <w:r>
        <w:t xml:space="preserve"> is the volume of the filtered water, and V</w:t>
      </w:r>
      <w:r>
        <w:rPr>
          <w:vertAlign w:val="subscript"/>
        </w:rPr>
        <w:t>2</w:t>
      </w:r>
      <w:r>
        <w:t xml:space="preserve"> is the volume of extract. 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w:t>
      </w:r>
      <w:r>
        <w:lastRenderedPageBreak/>
        <w:t xml:space="preserve">Following collection, samples were refrigerated and kept in the dark until solid phase extraction (SPE). </w:t>
      </w:r>
    </w:p>
    <w:p w14:paraId="5ED2B1B1" w14:textId="77777777" w:rsidR="0077579F" w:rsidRDefault="0077579F" w:rsidP="0077579F"/>
    <w:p w14:paraId="53F7C198" w14:textId="77777777" w:rsidR="0077579F" w:rsidRDefault="0077579F" w:rsidP="0077579F">
      <w:r>
        <w:t xml:space="preserve">Within 12 h of collection, samples were filtered directly from the amber glass bottle using a single-stream 25-mm GF/F SPE cartridge setup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PPCPs following methods of Lee et al. (2016).</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77777777" w:rsidR="00EE46A1" w:rsidRDefault="00EE46A1" w:rsidP="00EE46A1">
      <w: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74140B5A" w14:textId="25607E97" w:rsidR="00012F81" w:rsidRDefault="00EE46A1" w:rsidP="00EE46A1">
      <w:r>
        <w:t xml:space="preserve">Microplastic counting involved visual inspection of the entire GF/F according to Van </w:t>
      </w:r>
      <w:proofErr w:type="spellStart"/>
      <w:r>
        <w:t>Cauwenberghe</w:t>
      </w:r>
      <w:proofErr w:type="spellEnd"/>
      <w:r>
        <w:t xml:space="preserve"> et al. (2015). Visual enumeration was conducted under a stereo microscope with ~100x magnification, and microplastics were classified into one of three categories: fibers, fragments, or beads. For all categories, plastics were defined as observed objects with apparent artificial colors, </w:t>
      </w:r>
      <w:r w:rsidR="00247471">
        <w:t>to avoid</w:t>
      </w:r>
      <w:r>
        <w:t xml:space="preserve"> enumerat</w:t>
      </w:r>
      <w:r w:rsidR="00247471">
        <w:t>ing</w:t>
      </w:r>
      <w:r>
        <w:t xml:space="preserve">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135B9C3C" w14:textId="77777777" w:rsidR="00EE46A1" w:rsidRPr="00D87563" w:rsidRDefault="00EE46A1" w:rsidP="00EE46A1"/>
    <w:p w14:paraId="073D1671" w14:textId="59DAAF49" w:rsidR="00012F81" w:rsidRPr="00D87563" w:rsidRDefault="00012F81" w:rsidP="00012F81">
      <w:r w:rsidRPr="00D87563">
        <w:rPr>
          <w:i/>
        </w:rPr>
        <w:t>Periphyton abundance</w:t>
      </w:r>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77777777" w:rsidR="00C42C3E" w:rsidRDefault="00C42C3E" w:rsidP="00C42C3E">
      <w:r>
        <w:t xml:space="preserve">Periphyton taxonomic identification and enumeration was performed by subsampling 10 </w:t>
      </w:r>
      <w:proofErr w:type="spellStart"/>
      <w:r>
        <w:t>μL</w:t>
      </w:r>
      <w:proofErr w:type="spellEnd"/>
      <w:r>
        <w:t xml:space="preserve"> aliquots from each preserved sample. Cells, filaments, and colonies were counted for each taxonomic group until at least 300 cells were identified. For all 10 </w:t>
      </w:r>
      <w:proofErr w:type="spellStart"/>
      <w:r>
        <w:t>μL</w:t>
      </w:r>
      <w:proofErr w:type="spellEnd"/>
      <w:r>
        <w:t xml:space="preserve"> aliquots, the entire subsample was counted, even if 300 cells were counted prior to completing the aliquot. Taxa were classified into broad categories consistent with Baikal algal taxonomy (</w:t>
      </w:r>
      <w:proofErr w:type="spellStart"/>
      <w:r>
        <w:t>Izhboldina</w:t>
      </w:r>
      <w:proofErr w:type="spellEnd"/>
      <w:r>
        <w:t xml:space="preserve">, 2007), using coarse </w:t>
      </w:r>
      <w:r>
        <w:lastRenderedPageBreak/>
        <w:t xml:space="preserve">groupings to capture general patterns in relative algal abundance. As a result, algal groups consisted of diatoms, </w:t>
      </w:r>
      <w:r w:rsidRPr="009F0747">
        <w:rPr>
          <w:i/>
        </w:rPr>
        <w:t>Ulothrix</w:t>
      </w:r>
      <w:r>
        <w:t xml:space="preserve">, </w:t>
      </w:r>
      <w:r w:rsidRPr="00AC75E6">
        <w:rPr>
          <w:i/>
        </w:rPr>
        <w:t>Spirogyra</w:t>
      </w:r>
      <w:r w:rsidRPr="007D3AD5">
        <w:t>,</w:t>
      </w:r>
      <w:r>
        <w:rPr>
          <w:i/>
        </w:rPr>
        <w:t xml:space="preserve"> </w:t>
      </w:r>
      <w:r>
        <w:t xml:space="preserve">and the green algal Order </w:t>
      </w:r>
      <w:proofErr w:type="spellStart"/>
      <w:r>
        <w:t>Tetrasporales</w:t>
      </w:r>
      <w:proofErr w:type="spellEnd"/>
      <w:r>
        <w:t>.</w:t>
      </w:r>
    </w:p>
    <w:p w14:paraId="7119F328" w14:textId="084505A8" w:rsidR="00012F81" w:rsidRPr="00D87563" w:rsidRDefault="00012F81" w:rsidP="00012F81"/>
    <w:p w14:paraId="5AF6BFBE" w14:textId="0AE15169" w:rsidR="00012F81" w:rsidRPr="00D87563" w:rsidRDefault="00012F81" w:rsidP="00012F81">
      <w:pPr>
        <w:rPr>
          <w:i/>
        </w:rPr>
      </w:pPr>
      <w:r w:rsidRPr="00D87563">
        <w:rPr>
          <w:i/>
        </w:rPr>
        <w:t>Benthic macroinvertebrate abundance</w:t>
      </w:r>
    </w:p>
    <w:p w14:paraId="38CC9F98" w14:textId="77777777" w:rsidR="00012F81" w:rsidRPr="00D87563" w:rsidRDefault="00012F81" w:rsidP="00012F81">
      <w:pPr>
        <w:rPr>
          <w:i/>
        </w:rPr>
      </w:pPr>
    </w:p>
    <w:p w14:paraId="48512300" w14:textId="377AE82F"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del w:id="61" w:author="Ted" w:date="2020-11-20T10:15:00Z">
        <w:r w:rsidRPr="00D87563" w:rsidDel="00D32EA8">
          <w:delText xml:space="preserve">64 </w:delText>
        </w:r>
      </w:del>
      <w:ins w:id="62" w:author="Ted" w:date="2020-11-20T10:15:00Z">
        <w:r w:rsidR="00D32EA8" w:rsidRPr="00D87563">
          <w:t>64</w:t>
        </w:r>
        <w:r w:rsidR="00D32EA8">
          <w:t>-</w:t>
        </w:r>
      </w:ins>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77777777" w:rsidR="00EE46A1" w:rsidRDefault="00EE46A1" w:rsidP="00EE46A1">
      <w:r>
        <w:t>Invertebrate taxonomic identification and enumeration were performed under a stereo microscope. All invertebrates were identified to species with the exception of juveniles (</w:t>
      </w:r>
      <w:proofErr w:type="spellStart"/>
      <w:r>
        <w:t>Taakhteev</w:t>
      </w:r>
      <w:proofErr w:type="spellEnd"/>
      <w:r>
        <w:t xml:space="preserve">, 2015 for amphipods; </w:t>
      </w:r>
      <w:proofErr w:type="spellStart"/>
      <w:r>
        <w:t>Sitnikova</w:t>
      </w:r>
      <w:proofErr w:type="spellEnd"/>
      <w:r>
        <w:t xml:space="preserve">, 2012 for </w:t>
      </w:r>
      <w:proofErr w:type="spellStart"/>
      <w:r>
        <w:t>molluscs</w:t>
      </w:r>
      <w:proofErr w:type="spellEnd"/>
      <w:r>
        <w:t xml:space="preserve">; Table 2). All samples contained oligochaetes and </w:t>
      </w:r>
      <w:proofErr w:type="spellStart"/>
      <w:r>
        <w:t>polychaetes</w:t>
      </w:r>
      <w:proofErr w:type="spellEnd"/>
      <w:r>
        <w:t xml:space="preserve">, but due to poor preservation, these taxa were not counted. Six samples of the 42 collected were not well-preserved and were excluded from further analyses, in order to reduce errors in identification. </w:t>
      </w:r>
      <w:bookmarkStart w:id="63" w:name="_Hlk53404768"/>
      <w:r>
        <w:t xml:space="preserve">KD-1 and LI-1 </w:t>
      </w:r>
      <w:bookmarkEnd w:id="63"/>
      <w:r>
        <w:t xml:space="preserve">were the only sites with 1 sample counted. </w:t>
      </w:r>
      <w:bookmarkStart w:id="64" w:name="_Hlk53404812"/>
      <w:r>
        <w:t xml:space="preserve">BK-2 and KD-2 </w:t>
      </w:r>
      <w:bookmarkEnd w:id="64"/>
      <w:r>
        <w:t xml:space="preserve">each had two samples counted. </w:t>
      </w:r>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583E1294" w14:textId="6C260458" w:rsidR="00EE46A1" w:rsidRDefault="00EE46A1" w:rsidP="00EE46A1">
      <w:pPr>
        <w:rPr>
          <w:color w:val="212121"/>
          <w:highlight w:val="white"/>
        </w:rPr>
      </w:pPr>
      <w:r>
        <w:rPr>
          <w:color w:val="212121"/>
          <w:highlight w:val="white"/>
        </w:rPr>
        <w:t>Measurements of δ</w:t>
      </w:r>
      <w:r w:rsidRPr="00B420AF">
        <w:rPr>
          <w:color w:val="212121"/>
          <w:highlight w:val="white"/>
          <w:vertAlign w:val="superscript"/>
        </w:rPr>
        <w:t>15</w:t>
      </w:r>
      <w:r>
        <w:rPr>
          <w:color w:val="212121"/>
          <w:highlight w:val="white"/>
        </w:rPr>
        <w:t>N and δ</w:t>
      </w:r>
      <w:r w:rsidRPr="00B420AF">
        <w:rPr>
          <w:color w:val="212121"/>
          <w:highlight w:val="white"/>
          <w:vertAlign w:val="superscript"/>
        </w:rPr>
        <w:t>13</w:t>
      </w:r>
      <w:r>
        <w:rPr>
          <w:color w:val="212121"/>
          <w:highlight w:val="white"/>
        </w:rPr>
        <w:t xml:space="preserve">C were performed on an elemental analyzer-isotope ratio mass spectrometer (EA-IRMS; Finnigan </w:t>
      </w:r>
      <w:proofErr w:type="spellStart"/>
      <w:r>
        <w:rPr>
          <w:color w:val="212121"/>
          <w:highlight w:val="white"/>
        </w:rPr>
        <w:t>DELTAplus</w:t>
      </w:r>
      <w:proofErr w:type="spellEnd"/>
      <w:r>
        <w:rPr>
          <w:color w:val="212121"/>
          <w:highlight w:val="white"/>
        </w:rPr>
        <w:t xml:space="preserve"> XP, Thermo Scientific) at the Large Lakes Observatory, University of Minnesota Duluth. </w:t>
      </w:r>
    </w:p>
    <w:p w14:paraId="60C5360C" w14:textId="53C31E1C" w:rsidR="00B8620B" w:rsidRPr="00D87563" w:rsidRDefault="00B8620B" w:rsidP="00B8620B"/>
    <w:p w14:paraId="600B3E8A" w14:textId="0732F055" w:rsidR="00B8620B" w:rsidRPr="005842AF" w:rsidRDefault="00B8620B" w:rsidP="00C34B40">
      <w:r w:rsidRPr="00D87563">
        <w:rPr>
          <w:i/>
        </w:rPr>
        <w:t>Fatty Acid Analysis</w:t>
      </w:r>
    </w:p>
    <w:p w14:paraId="4457821D" w14:textId="77777777" w:rsidR="005842AF" w:rsidRDefault="005842AF" w:rsidP="005842AF"/>
    <w:p w14:paraId="6C277C2F" w14:textId="77777777"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r>
        <w:t>chloroform:methanol</w:t>
      </w:r>
      <w:proofErr w:type="spell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0461328D" w14:textId="19EF7AF7" w:rsidR="00C34B40" w:rsidRDefault="005842AF" w:rsidP="005842AF">
      <w:r>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t>
      </w:r>
      <w:r>
        <w:lastRenderedPageBreak/>
        <w:t xml:space="preserve">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Schram et al. (2018).</w:t>
      </w:r>
    </w:p>
    <w:p w14:paraId="6B323F3E" w14:textId="76EF2A91" w:rsidR="001A5C9F" w:rsidRDefault="001A5C9F" w:rsidP="005842AF">
      <w:pPr>
        <w:rPr>
          <w:i/>
        </w:rPr>
      </w:pPr>
    </w:p>
    <w:p w14:paraId="5040F2FD" w14:textId="21C0ED79" w:rsidR="003C0921" w:rsidRDefault="003C0921" w:rsidP="005842AF">
      <w:pPr>
        <w:rPr>
          <w:i/>
        </w:rPr>
      </w:pPr>
      <w:r>
        <w:rPr>
          <w:i/>
        </w:rPr>
        <w:t>A commitment to FAIR and TRUST principles</w:t>
      </w:r>
    </w:p>
    <w:p w14:paraId="077E8195" w14:textId="77777777" w:rsidR="003C0921" w:rsidRDefault="003C0921" w:rsidP="005842AF"/>
    <w:p w14:paraId="6DDE43A0" w14:textId="15D4AA5A" w:rsidR="003C0921" w:rsidRDefault="003C0921" w:rsidP="005842AF">
      <w:r>
        <w:t xml:space="preserve">Throughout the dataset’s development, we strove to incorporate both FAIR (Findable, Accessible, Interoperable, and Reproducible) and TRUST (Transparency, Responsibility, User Focus, Sustainability, and Technology) principles where applicable. </w:t>
      </w:r>
    </w:p>
    <w:p w14:paraId="48B2A279" w14:textId="77777777" w:rsidR="003C0921" w:rsidRDefault="003C0921" w:rsidP="005842AF"/>
    <w:p w14:paraId="0162F8BD" w14:textId="6074F9F3" w:rsidR="003C0921" w:rsidRDefault="003C0921" w:rsidP="005842AF">
      <w:r>
        <w:t>With respect to FAIR principles</w:t>
      </w:r>
      <w:r w:rsidR="00C21008">
        <w:t xml:space="preserve"> </w:t>
      </w:r>
      <w:r w:rsidR="00C21008">
        <w:fldChar w:fldCharType="begin"/>
      </w:r>
      <w:r w:rsidR="00C21008">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rsidR="00C21008">
        <w:fldChar w:fldCharType="separate"/>
      </w:r>
      <w:r w:rsidR="00C21008" w:rsidRPr="00C21008">
        <w:t>(Wilkinson et al. 2016)</w:t>
      </w:r>
      <w:r w:rsidR="00C21008">
        <w:fldChar w:fldCharType="end"/>
      </w:r>
      <w:r>
        <w:t>,</w:t>
      </w:r>
      <w:r w:rsidRPr="00D87563">
        <w:t xml:space="preserve"> </w:t>
      </w:r>
      <w:r>
        <w:t xml:space="preserve">the data are </w:t>
      </w:r>
      <w:r w:rsidRPr="00D87563">
        <w:t xml:space="preserve">openly accessible </w:t>
      </w:r>
      <w:r>
        <w:t>in a standardized, replicate-level format</w:t>
      </w:r>
      <w:r w:rsidR="00FC2070">
        <w:t xml:space="preserve"> on the EDI portal</w:t>
      </w:r>
      <w:r>
        <w:t xml:space="preserve">. The 11 CSV files contained within the dataset are entirely interoperable using the “site” column, enabling all variables to efficiently merged together with little data wrangling involved. Finally, all analytical and </w:t>
      </w:r>
      <w:r w:rsidR="002138B5">
        <w:t xml:space="preserve">some </w:t>
      </w:r>
      <w:r>
        <w:t xml:space="preserve">data wrangling scripts are available on the EDI portal in a compressed format, such that future users can reproduce data </w:t>
      </w:r>
      <w:r w:rsidR="00882F0F">
        <w:t xml:space="preserve">manipulation and analyses described in Meyer et al. (202X). </w:t>
      </w:r>
    </w:p>
    <w:p w14:paraId="7DE4F188" w14:textId="5312F520" w:rsidR="00882F0F" w:rsidRDefault="00882F0F" w:rsidP="005842AF">
      <w:pPr>
        <w:rPr>
          <w:i/>
        </w:rPr>
      </w:pPr>
    </w:p>
    <w:p w14:paraId="1952BD3F" w14:textId="7229A5E6" w:rsidR="00882F0F" w:rsidRPr="00882F0F" w:rsidRDefault="00882F0F" w:rsidP="005842AF">
      <w:r>
        <w:t>With respect to TRUST principles</w:t>
      </w:r>
      <w:r w:rsidR="00C21008">
        <w:t xml:space="preserve"> </w:t>
      </w:r>
      <w:r w:rsidR="00A40690">
        <w:fldChar w:fldCharType="begin"/>
      </w:r>
      <w:r w:rsidR="00A40690">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rsidR="00A40690">
        <w:fldChar w:fldCharType="separate"/>
      </w:r>
      <w:r w:rsidR="00A40690" w:rsidRPr="00A40690">
        <w:t>(Lin et al. 2020)</w:t>
      </w:r>
      <w:r w:rsidR="00A40690">
        <w:fldChar w:fldCharType="end"/>
      </w:r>
      <w:r>
        <w:t>, we strove to document additional metadata and data-cleaning practices in a public Open Science Framework (OSF) repository (DOI)</w:t>
      </w:r>
      <w:r w:rsidR="002138B5">
        <w:t xml:space="preserve">. These steps </w:t>
      </w:r>
      <w:r>
        <w:t xml:space="preserve">are not necessarily critical to the core EDI dataset, but provide increased transparency for future users wishing recreate the dataset de novo. All “raw” data are provided in the OSF portal, including </w:t>
      </w:r>
      <w:r w:rsidR="002138B5">
        <w:t xml:space="preserve">an </w:t>
      </w:r>
      <w:r>
        <w:rPr>
          <w:color w:val="212121"/>
        </w:rPr>
        <w:t xml:space="preserve">initial </w:t>
      </w:r>
      <w:r w:rsidRPr="00D87563">
        <w:rPr>
          <w:color w:val="212121"/>
        </w:rPr>
        <w:t xml:space="preserve">cleaning script (00_disaggregated_data_cleaning.R)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field notes as well as </w:t>
      </w:r>
      <w:r w:rsidR="002138B5">
        <w:rPr>
          <w:color w:val="212121"/>
        </w:rPr>
        <w:t xml:space="preserve">photographs of </w:t>
      </w:r>
      <w:r>
        <w:rPr>
          <w:color w:val="212121"/>
        </w:rPr>
        <w:t>shoreline and substrate from sampling locations. To empower and expedite future reuse, all directories are accompanied with document</w:t>
      </w:r>
      <w:r w:rsidR="00CA0691">
        <w:rPr>
          <w:color w:val="212121"/>
        </w:rPr>
        <w:t>ation</w:t>
      </w:r>
      <w:r>
        <w:rPr>
          <w:color w:val="212121"/>
        </w:rPr>
        <w:t xml:space="preserve"> that details directory contents, and all associated scripts are documented and annotated. While many of the files are redundant from the </w:t>
      </w:r>
      <w:r w:rsidR="00F5319C">
        <w:rPr>
          <w:color w:val="212121"/>
        </w:rPr>
        <w:t xml:space="preserve">EDI repository, the OSF repository is meant to </w:t>
      </w:r>
      <w:r w:rsidR="002138B5">
        <w:rPr>
          <w:color w:val="212121"/>
        </w:rPr>
        <w:t>supplement</w:t>
      </w:r>
      <w:r w:rsidR="00F5319C">
        <w:rPr>
          <w:color w:val="212121"/>
        </w:rPr>
        <w:t xml:space="preserve"> the EDI repository</w:t>
      </w:r>
      <w:r w:rsidR="002138B5">
        <w:rPr>
          <w:color w:val="212121"/>
        </w:rPr>
        <w:t xml:space="preserve">, so as </w:t>
      </w:r>
      <w:r w:rsidR="00F5319C">
        <w:rPr>
          <w:color w:val="212121"/>
        </w:rPr>
        <w:t xml:space="preserve">to enable sustainable, user-focused transparency of how data were collected and cleaned from their raw formats. </w:t>
      </w: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698372A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42CE4ED5"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s analyses </w:t>
      </w:r>
      <w:r w:rsidR="004C051D">
        <w:t>involved</w:t>
      </w:r>
      <w:r w:rsidR="00322753" w:rsidRPr="00D87563">
        <w:t xml:space="preserve"> an internal nicotinamide standard to assess yield.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13C and δ15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5A3D70BB" w:rsidR="00322753" w:rsidRPr="00D87563" w:rsidRDefault="00322753">
      <w:r w:rsidRPr="00D87563">
        <w:rPr>
          <w:color w:val="212121"/>
        </w:rPr>
        <w:t>For data reproducibility, we systematically reviewed all R code to format and aggregate source data.</w:t>
      </w:r>
      <w:r w:rsidR="00453730" w:rsidRPr="00D87563">
        <w:rPr>
          <w:color w:val="212121"/>
        </w:rPr>
        <w:t xml:space="preserve"> A</w:t>
      </w:r>
      <w:r w:rsidR="004C051D">
        <w:rPr>
          <w:color w:val="212121"/>
        </w:rPr>
        <w:t xml:space="preserve">n initial </w:t>
      </w:r>
      <w:r w:rsidR="00453730" w:rsidRPr="00D87563">
        <w:rPr>
          <w:color w:val="212121"/>
        </w:rPr>
        <w:t>c</w:t>
      </w:r>
      <w:r w:rsidRPr="00D87563">
        <w:rPr>
          <w:color w:val="212121"/>
        </w:rPr>
        <w:t xml:space="preserve">leaning script </w:t>
      </w:r>
      <w:r w:rsidR="00453730" w:rsidRPr="00D87563">
        <w:rPr>
          <w:color w:val="212121"/>
        </w:rPr>
        <w:t>(00_disaggregated_data_cleaning.R)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csv files detailed above</w:t>
      </w:r>
      <w:r w:rsidR="00453730" w:rsidRPr="00D87563">
        <w:rPr>
          <w:color w:val="212121"/>
        </w:rPr>
        <w:t xml:space="preserve">, which are available on the EDI repository. Raw data files are available on the project’s Open Science Framework page (DOI) but are not included in the EDI repository to prevent confusion or incorrect usage. Data hosted on EDI are at the replicate-level but can be aggregated to the sampling-site-level using script 01_data_cleaning.R. In addition to aggregation scripts, </w:t>
      </w:r>
      <w:r w:rsidR="002138B5">
        <w:rPr>
          <w:color w:val="212121"/>
        </w:rPr>
        <w:t>six</w:t>
      </w:r>
      <w:r w:rsidR="00453730" w:rsidRPr="00D87563">
        <w:rPr>
          <w:color w:val="212121"/>
        </w:rPr>
        <w:t xml:space="preserve"> R scripts used for analyses in Meyer et al. (20</w:t>
      </w:r>
      <w:r w:rsidR="00F5319C">
        <w:rPr>
          <w:color w:val="212121"/>
        </w:rPr>
        <w:t>2</w:t>
      </w:r>
      <w:r w:rsidR="00453730" w:rsidRPr="00D87563">
        <w:rPr>
          <w:color w:val="212121"/>
        </w:rPr>
        <w:t xml:space="preserve">X) 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5894A912"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Baikal’s entirety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del w:id="65" w:author="Ted" w:date="2020-11-20T10:22:00Z">
        <w:r w:rsidR="000F33B3" w:rsidRPr="00D87563" w:rsidDel="00D32EA8">
          <w:delText xml:space="preserve">which </w:delText>
        </w:r>
      </w:del>
      <w:ins w:id="66" w:author="Ted" w:date="2020-11-20T10:22:00Z">
        <w:r w:rsidR="00D32EA8">
          <w:t>and</w:t>
        </w:r>
        <w:r w:rsidR="00D32EA8" w:rsidRPr="00D87563">
          <w:t xml:space="preserve"> </w:t>
        </w:r>
      </w:ins>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 202X)</w:t>
      </w:r>
      <w:r w:rsidR="000F33B3" w:rsidRPr="00D87563">
        <w:t xml:space="preserve">, combining monitoring efforts across spatial and temporal scales are necessary to evaluate the spatial and temporal extent </w:t>
      </w:r>
      <w:r w:rsidR="00731556" w:rsidRPr="00D87563">
        <w:t xml:space="preserve">of wastewater entering 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0457BEB2" w:rsidR="00B94B6D" w:rsidRPr="00D87563" w:rsidRDefault="00731556">
      <w:r w:rsidRPr="00D87563">
        <w:lastRenderedPageBreak/>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D4646A">
        <w:instrText xml:space="preserve"> ADDIN ZOTERO_ITEM CSL_CITATION {"citationID":"pZEtgpOC","properties":{"formattedCitation":"(Rosi-Marshall et al. 2013)","plainCitation":"(Rosi-Marshall et al. 2013)","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4F673E">
        <w:instrText xml:space="preserve"> ADDIN ZOTERO_ITEM CSL_CITATION {"citationID":"lRNmVIoJ","properties":{"formattedCitation":"(Shaw et al. 2015)","plainCitation":"(Shaw et al. 2015)","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commentRangeStart w:id="67"/>
      <w:r w:rsidR="00A918DC">
        <w:t>our data</w:t>
      </w:r>
      <w:r w:rsidR="008A03F1" w:rsidRPr="00D87563">
        <w:t xml:space="preserve"> constitute a </w:t>
      </w:r>
      <w:r w:rsidR="00AC71C2">
        <w:t>limited</w:t>
      </w:r>
      <w:r w:rsidR="008A03F1" w:rsidRPr="00D87563">
        <w:t xml:space="preserve"> number of </w:t>
      </w:r>
      <w:r w:rsidR="00D14AB9">
        <w:t xml:space="preserve">such </w:t>
      </w:r>
      <w:r w:rsidR="008A03F1" w:rsidRPr="00D87563">
        <w:t>data that exist</w:t>
      </w:r>
      <w:r w:rsidR="00AC71C2">
        <w:t xml:space="preserve"> globally</w:t>
      </w:r>
      <w:commentRangeEnd w:id="67"/>
      <w:r w:rsidR="00ED6CA6">
        <w:rPr>
          <w:rStyle w:val="CommentReference"/>
          <w:rFonts w:ascii="Arial" w:eastAsia="Arial" w:hAnsi="Arial" w:cs="Arial"/>
          <w:lang w:val="en"/>
        </w:rPr>
        <w:commentReference w:id="67"/>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3BAEF31B" w14:textId="77777777" w:rsidR="004F673E" w:rsidRPr="004F673E" w:rsidRDefault="00164694" w:rsidP="004F673E">
      <w:pPr>
        <w:pStyle w:val="Bibliography"/>
      </w:pPr>
      <w:r>
        <w:rPr>
          <w:color w:val="4A86E8"/>
        </w:rPr>
        <w:fldChar w:fldCharType="begin"/>
      </w:r>
      <w:r>
        <w:rPr>
          <w:color w:val="4A86E8"/>
        </w:rPr>
        <w:instrText xml:space="preserve"> ADDIN ZOTERO_BIBL {"uncited":[],"omitted":[],"custom":[]} CSL_BIBLIOGRAPHY </w:instrText>
      </w:r>
      <w:r>
        <w:rPr>
          <w:color w:val="4A86E8"/>
        </w:rPr>
        <w:fldChar w:fldCharType="separate"/>
      </w:r>
      <w:r w:rsidR="004F673E" w:rsidRPr="004F673E">
        <w:t xml:space="preserve">Barnes, D. K. A., F. Galgani, R. C. Thompson, and M. Barlaz. 2009. Accumulation and fragmentation of plastic debris in global environments. </w:t>
      </w:r>
      <w:r w:rsidR="004F673E" w:rsidRPr="00ED6CA6">
        <w:rPr>
          <w:highlight w:val="yellow"/>
          <w:rPrChange w:id="68" w:author="Ted" w:date="2020-11-20T10:24:00Z">
            <w:rPr/>
          </w:rPrChange>
        </w:rPr>
        <w:t>Philos Trans R Soc Lond B Biol Sci</w:t>
      </w:r>
      <w:r w:rsidR="004F673E" w:rsidRPr="004F673E">
        <w:t xml:space="preserve"> </w:t>
      </w:r>
      <w:r w:rsidR="004F673E" w:rsidRPr="004F673E">
        <w:rPr>
          <w:b/>
          <w:bCs/>
        </w:rPr>
        <w:t>364</w:t>
      </w:r>
      <w:r w:rsidR="004F673E" w:rsidRPr="004F673E">
        <w:t>: 1985–1998. doi:10.1098/rstb.2008.0205</w:t>
      </w:r>
    </w:p>
    <w:p w14:paraId="41B12947" w14:textId="77777777" w:rsidR="004F673E" w:rsidRPr="004F673E" w:rsidRDefault="004F673E" w:rsidP="004F673E">
      <w:pPr>
        <w:pStyle w:val="Bibliography"/>
      </w:pPr>
      <w:r w:rsidRPr="004F673E">
        <w:t xml:space="preserve">Bendz, D., N. A. Paxéus, T. R. Ginn, and F. J. Loge. 2005. Occurrence and fate of pharmaceutically active compounds in the environment, a case study: Höje River in Sweden. Journal of Hazardous Materials </w:t>
      </w:r>
      <w:r w:rsidRPr="004F673E">
        <w:rPr>
          <w:b/>
          <w:bCs/>
        </w:rPr>
        <w:t>122</w:t>
      </w:r>
      <w:r w:rsidRPr="004F673E">
        <w:t>: 195–204. doi:10.1016/j.jhazmat.2005.03.012</w:t>
      </w:r>
    </w:p>
    <w:p w14:paraId="448953CC" w14:textId="77777777" w:rsidR="004F673E" w:rsidRPr="004F673E" w:rsidRDefault="004F673E" w:rsidP="004F673E">
      <w:pPr>
        <w:pStyle w:val="Bibliography"/>
      </w:pPr>
      <w:r w:rsidRPr="004F673E">
        <w:t xml:space="preserve">Brodin, T., J. Fick, M. Jonsson, and J. Klaminder. 2013. Dilute Concentrations of a Psychiatric Drug Alter Behavior of Fish from Natural Populations. Science </w:t>
      </w:r>
      <w:r w:rsidRPr="004F673E">
        <w:rPr>
          <w:b/>
          <w:bCs/>
        </w:rPr>
        <w:t>339</w:t>
      </w:r>
      <w:r w:rsidRPr="004F673E">
        <w:t>: 814–815. doi:10.1126/science.1226850</w:t>
      </w:r>
    </w:p>
    <w:p w14:paraId="63608C21" w14:textId="77777777" w:rsidR="004F673E" w:rsidRPr="004F673E" w:rsidRDefault="004F673E" w:rsidP="004F673E">
      <w:pPr>
        <w:pStyle w:val="Bibliography"/>
      </w:pPr>
      <w:r w:rsidRPr="004F673E">
        <w:t xml:space="preserve">Camilleri, A. C., and T. Ozersky. 2019. Large variation in periphyton δ13C and δ15N values in the upper Great Lakes: Correlates and implications. Journal of Great Lakes Research </w:t>
      </w:r>
      <w:r w:rsidRPr="004F673E">
        <w:rPr>
          <w:b/>
          <w:bCs/>
        </w:rPr>
        <w:t>45</w:t>
      </w:r>
      <w:r w:rsidRPr="004F673E">
        <w:t>: 986–990. doi:10.1016/j.jglr.2019.06.003</w:t>
      </w:r>
    </w:p>
    <w:p w14:paraId="09ECB1B9" w14:textId="77777777" w:rsidR="004F673E" w:rsidRPr="004F673E" w:rsidRDefault="004F673E" w:rsidP="004F673E">
      <w:pPr>
        <w:pStyle w:val="Bibliography"/>
      </w:pPr>
      <w:r w:rsidRPr="004F673E">
        <w:t xml:space="preserve">Costanzo, S. D., M. J. O’Donohue, W. C. Dennison, N. R. Loneragan, and M. Thomas. 2001. A New Approach for Detecting and Mapping Sewage Impacts. Marine Pollution Bulletin </w:t>
      </w:r>
      <w:r w:rsidRPr="004F673E">
        <w:rPr>
          <w:b/>
          <w:bCs/>
        </w:rPr>
        <w:t>42</w:t>
      </w:r>
      <w:r w:rsidRPr="004F673E">
        <w:t>: 149–156. doi:10.1016/S0025-326X(00)00125-9</w:t>
      </w:r>
    </w:p>
    <w:p w14:paraId="586AB09E" w14:textId="77777777" w:rsidR="004F673E" w:rsidRPr="004F673E" w:rsidRDefault="004F673E" w:rsidP="004F673E">
      <w:pPr>
        <w:pStyle w:val="Bibliography"/>
      </w:pPr>
      <w:r w:rsidRPr="004F673E">
        <w:t xml:space="preserve">Dalsgaard, J., M. St. John, G. Kattner, D. Müller-Navarra, and W. Hagen. 2003. Fatty acid trophic markers in the pelagic marine environment, p. 225–340. </w:t>
      </w:r>
      <w:r w:rsidRPr="004F673E">
        <w:rPr>
          <w:i/>
          <w:iCs/>
        </w:rPr>
        <w:t>In</w:t>
      </w:r>
      <w:r w:rsidRPr="004F673E">
        <w:t xml:space="preserve"> Advances in Marine Biology. Elsevier.</w:t>
      </w:r>
    </w:p>
    <w:p w14:paraId="10066FE6" w14:textId="77777777" w:rsidR="004F673E" w:rsidRPr="004F673E" w:rsidRDefault="004F673E" w:rsidP="004F673E">
      <w:pPr>
        <w:pStyle w:val="Bibliography"/>
      </w:pPr>
      <w:r w:rsidRPr="004F673E">
        <w:t xml:space="preserve">Edmondson, W. T. 1970. Phosphorus, Nitrogen, and Algae in Lake Washington after Diversion of Sewage. Science </w:t>
      </w:r>
      <w:r w:rsidRPr="004F673E">
        <w:rPr>
          <w:b/>
          <w:bCs/>
        </w:rPr>
        <w:t>169</w:t>
      </w:r>
      <w:r w:rsidRPr="004F673E">
        <w:t>: 690–691.</w:t>
      </w:r>
    </w:p>
    <w:p w14:paraId="61FF7D81" w14:textId="77777777" w:rsidR="004F673E" w:rsidRPr="004F673E" w:rsidRDefault="004F673E" w:rsidP="004F673E">
      <w:pPr>
        <w:pStyle w:val="Bibliography"/>
      </w:pPr>
      <w:r w:rsidRPr="004F673E">
        <w:t xml:space="preserve">Focazio, M. J., D. W. Kolpin, K. K. Barnes, E. T. Furlong, M. T. Meyer, S. D. Zaugg, L. B. Barber, and M. E. Thurman. 2008. A national reconnaissance for pharmaceuticals and other organic </w:t>
      </w:r>
      <w:r w:rsidRPr="004F673E">
        <w:lastRenderedPageBreak/>
        <w:t xml:space="preserve">wastewater contaminants in the United States - II) Untreated drinking water sources. </w:t>
      </w:r>
      <w:r w:rsidRPr="00ED6CA6">
        <w:rPr>
          <w:highlight w:val="yellow"/>
          <w:rPrChange w:id="69" w:author="Ted" w:date="2020-11-20T10:24:00Z">
            <w:rPr/>
          </w:rPrChange>
        </w:rPr>
        <w:t>SCIENCE OF THE TOTAL ENVIRONMENT</w:t>
      </w:r>
      <w:r w:rsidRPr="004F673E">
        <w:t xml:space="preserve"> </w:t>
      </w:r>
      <w:r w:rsidRPr="004F673E">
        <w:rPr>
          <w:b/>
          <w:bCs/>
        </w:rPr>
        <w:t>402</w:t>
      </w:r>
      <w:r w:rsidRPr="004F673E">
        <w:t>: 201–216. doi:10.1016/j.scitotenv.2008.02.021</w:t>
      </w:r>
    </w:p>
    <w:p w14:paraId="217EAB7C" w14:textId="37CFAA4F" w:rsidR="004F673E" w:rsidRPr="004F673E" w:rsidRDefault="004F673E" w:rsidP="004F673E">
      <w:pPr>
        <w:pStyle w:val="Bibliography"/>
      </w:pPr>
      <w:r w:rsidRPr="004F673E">
        <w:t xml:space="preserve">Gartner, A., P. Lavery, and A. J. Smit. 2002. Use of </w:t>
      </w:r>
      <w:ins w:id="70" w:author="Ted" w:date="2020-11-20T10:25:00Z">
        <w:r w:rsidR="00ED6CA6" w:rsidRPr="00ED6CA6">
          <w:t>δ15N</w:t>
        </w:r>
      </w:ins>
      <w:del w:id="71" w:author="Ted" w:date="2020-11-20T10:25:00Z">
        <w:r w:rsidRPr="004F673E" w:rsidDel="00ED6CA6">
          <w:delText>delta N-15</w:delText>
        </w:r>
      </w:del>
      <w:r w:rsidRPr="004F673E">
        <w:t xml:space="preserve"> signatures of different functional forms of macroalgae and filter-feeders to reveal temporal and spatial patterns in sewage dispersal. Mar. Ecol.-Prog. Ser. </w:t>
      </w:r>
      <w:r w:rsidRPr="004F673E">
        <w:rPr>
          <w:b/>
          <w:bCs/>
        </w:rPr>
        <w:t>235</w:t>
      </w:r>
      <w:r w:rsidRPr="004F673E">
        <w:t>: 63–73. doi:10.3354/meps235063</w:t>
      </w:r>
    </w:p>
    <w:p w14:paraId="138583EC" w14:textId="77777777" w:rsidR="004F673E" w:rsidRPr="004F673E" w:rsidRDefault="004F673E" w:rsidP="004F673E">
      <w:pPr>
        <w:pStyle w:val="Bibliography"/>
      </w:pPr>
      <w:r w:rsidRPr="004F673E">
        <w:t xml:space="preserve">Green, D. S. 2016. Effects of microplastics on European flat oysters, </w:t>
      </w:r>
      <w:r w:rsidRPr="00ED6CA6">
        <w:rPr>
          <w:i/>
          <w:iCs/>
          <w:rPrChange w:id="72" w:author="Ted" w:date="2020-11-20T10:25:00Z">
            <w:rPr/>
          </w:rPrChange>
        </w:rPr>
        <w:t>Ostrea edulis</w:t>
      </w:r>
      <w:r w:rsidRPr="004F673E">
        <w:t xml:space="preserve"> and their associated benthic communities. Environmental Pollution </w:t>
      </w:r>
      <w:r w:rsidRPr="004F673E">
        <w:rPr>
          <w:b/>
          <w:bCs/>
        </w:rPr>
        <w:t>216</w:t>
      </w:r>
      <w:r w:rsidRPr="004F673E">
        <w:t>: 95–103. doi:10.1016/j.envpol.2016.05.043</w:t>
      </w:r>
    </w:p>
    <w:p w14:paraId="0422C057" w14:textId="77777777" w:rsidR="004F673E" w:rsidRPr="004F673E" w:rsidRDefault="004F673E" w:rsidP="004F673E">
      <w:pPr>
        <w:pStyle w:val="Bibliography"/>
      </w:pPr>
      <w:r w:rsidRPr="004F673E">
        <w:t xml:space="preserve">Hall, R. I., P. R. Leavitt, R. Quinlan, A. S. Dixit, and J. P. Smol. 1999. Effects of agriculture, urbanization, and climate on water quality in the northern Great Plains. Limnology and Oceanography </w:t>
      </w:r>
      <w:r w:rsidRPr="004F673E">
        <w:rPr>
          <w:b/>
          <w:bCs/>
        </w:rPr>
        <w:t>44</w:t>
      </w:r>
      <w:r w:rsidRPr="004F673E">
        <w:t>: 739–756. doi:10.4319/lo.1999.44.3_part_2.0739</w:t>
      </w:r>
    </w:p>
    <w:p w14:paraId="443987A5" w14:textId="3D0FA0E5" w:rsidR="004F673E" w:rsidRPr="004F673E" w:rsidRDefault="004F673E" w:rsidP="004F673E">
      <w:pPr>
        <w:pStyle w:val="Bibliography"/>
      </w:pPr>
      <w:r w:rsidRPr="004F673E">
        <w:t xml:space="preserve">Hampton, S. E., S. C. Fradkin, P. R. Leavitt, and E. E. Rosenberger. 2011. Disproportionate importance of nearshore habitat for the food web of a deep oligotrophic lake. Marine and Freshwater Research </w:t>
      </w:r>
      <w:r w:rsidRPr="004F673E">
        <w:rPr>
          <w:b/>
          <w:bCs/>
        </w:rPr>
        <w:t>62</w:t>
      </w:r>
      <w:r w:rsidRPr="004F673E">
        <w:t>: 350</w:t>
      </w:r>
      <w:ins w:id="73" w:author="Ted" w:date="2020-11-20T10:26:00Z">
        <w:r w:rsidR="00ED6CA6">
          <w:t>-358</w:t>
        </w:r>
      </w:ins>
      <w:r w:rsidRPr="004F673E">
        <w:t>. doi:10.1071/MF10229</w:t>
      </w:r>
    </w:p>
    <w:p w14:paraId="6E15AE10" w14:textId="77777777" w:rsidR="004F673E" w:rsidRPr="004F673E" w:rsidRDefault="004F673E" w:rsidP="004F673E">
      <w:pPr>
        <w:pStyle w:val="Bibliography"/>
      </w:pPr>
      <w:r w:rsidRPr="004F673E">
        <w:t xml:space="preserve">Hampton, S. E., S. McGowan, T. Ozersky, and others. 2018. Recent ecological change in ancient lakes. Limnology and Oceanography </w:t>
      </w:r>
      <w:r w:rsidRPr="004F673E">
        <w:rPr>
          <w:b/>
          <w:bCs/>
        </w:rPr>
        <w:t>63</w:t>
      </w:r>
      <w:r w:rsidRPr="004F673E">
        <w:t>: 2277–2304. doi:10.1002/lno.10938</w:t>
      </w:r>
    </w:p>
    <w:p w14:paraId="50C395F2" w14:textId="77777777" w:rsidR="004F673E" w:rsidRPr="004F673E" w:rsidRDefault="004F673E" w:rsidP="004F673E">
      <w:pPr>
        <w:pStyle w:val="Bibliography"/>
      </w:pPr>
      <w:r w:rsidRPr="004F673E">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sidRPr="004F673E">
        <w:rPr>
          <w:b/>
          <w:bCs/>
        </w:rPr>
        <w:t>586</w:t>
      </w:r>
      <w:r w:rsidRPr="004F673E">
        <w:t>: 127–141. doi:10.1016/j.scitotenv.2017.01.190</w:t>
      </w:r>
    </w:p>
    <w:p w14:paraId="7A5C41BF" w14:textId="77777777" w:rsidR="004F673E" w:rsidRPr="004F673E" w:rsidRDefault="004F673E" w:rsidP="004F673E">
      <w:pPr>
        <w:pStyle w:val="Bibliography"/>
      </w:pPr>
      <w:r w:rsidRPr="004F673E">
        <w:lastRenderedPageBreak/>
        <w:t>Interfax-Tourism. 2018. Байкал с января по август 2018 года посетили 1,2 миллиона туристов (1.2 million tourists vistied Baikal from January through August 2018). Interfax-Tourism, October 25</w:t>
      </w:r>
    </w:p>
    <w:p w14:paraId="40533E9D" w14:textId="77777777" w:rsidR="004F673E" w:rsidRPr="004F673E" w:rsidRDefault="004F673E" w:rsidP="004F673E">
      <w:pPr>
        <w:pStyle w:val="Bibliography"/>
      </w:pPr>
      <w:r w:rsidRPr="004F673E">
        <w:t xml:space="preserve">Jeppesen, E., M. Søndergaard, J. P. Jensen, and others. 2005. Lake responses to reduced nutrient loading – an analysis of contemporary long-term data from 35 case studies. Freshwater Biology </w:t>
      </w:r>
      <w:r w:rsidRPr="004F673E">
        <w:rPr>
          <w:b/>
          <w:bCs/>
        </w:rPr>
        <w:t>50</w:t>
      </w:r>
      <w:r w:rsidRPr="004F673E">
        <w:t>: 1747–1771. doi:10.1111/j.1365-2427.2005.01415.x</w:t>
      </w:r>
    </w:p>
    <w:p w14:paraId="5495DB2F" w14:textId="77777777" w:rsidR="004F673E" w:rsidRPr="004F673E" w:rsidRDefault="004F673E" w:rsidP="004F673E">
      <w:pPr>
        <w:pStyle w:val="Bibliography"/>
      </w:pPr>
      <w:r w:rsidRPr="004F673E">
        <w:t xml:space="preserve">Kolpin, D. W., E. T. Furlong, M. T. Meyer, E. M. Thurman, S. D. Zaugg, L. B. Barber, and H. T. Buxton. 2002. Pharmaceuticals, Hormones, and Other Organic Wastewater Contaminants in U.S. Streams, 1999−2000: A National Reconnaissance. Environmental Science &amp; Technology </w:t>
      </w:r>
      <w:r w:rsidRPr="004F673E">
        <w:rPr>
          <w:b/>
          <w:bCs/>
        </w:rPr>
        <w:t>36</w:t>
      </w:r>
      <w:r w:rsidRPr="004F673E">
        <w:t>: 1202–1211. doi:10.1021/es011055j</w:t>
      </w:r>
    </w:p>
    <w:p w14:paraId="1406853A" w14:textId="77777777" w:rsidR="004F673E" w:rsidRPr="004F673E" w:rsidRDefault="004F673E" w:rsidP="004F673E">
      <w:pPr>
        <w:pStyle w:val="Bibliography"/>
      </w:pPr>
      <w:r w:rsidRPr="004F673E">
        <w:t>Kozhova, O. M., and L. R. Izmest’eva. 1998. Lake Baikal: Evolution and Biodiversity, Backhuys Publishers.</w:t>
      </w:r>
    </w:p>
    <w:p w14:paraId="5931ABCE" w14:textId="77777777" w:rsidR="004F673E" w:rsidRPr="004F673E" w:rsidRDefault="004F673E" w:rsidP="004F673E">
      <w:pPr>
        <w:pStyle w:val="Bibliography"/>
      </w:pPr>
      <w:r w:rsidRPr="004F673E">
        <w:t xml:space="preserve">Kravtsova, L. S., L. A. Izhboldina, I. V. Khanaev, and others. 2014. Nearshore benthic blooms of filamentous green algae in Lake Baikal. Journal of Great Lakes Research </w:t>
      </w:r>
      <w:r w:rsidRPr="004F673E">
        <w:rPr>
          <w:b/>
          <w:bCs/>
        </w:rPr>
        <w:t>40</w:t>
      </w:r>
      <w:r w:rsidRPr="004F673E">
        <w:t>: 441–448. doi:10.1016/j.jglr.2014.02.019</w:t>
      </w:r>
    </w:p>
    <w:p w14:paraId="6198DE58" w14:textId="77777777" w:rsidR="004F673E" w:rsidRPr="004F673E" w:rsidRDefault="004F673E" w:rsidP="004F673E">
      <w:pPr>
        <w:pStyle w:val="Bibliography"/>
      </w:pPr>
      <w:r w:rsidRPr="004F673E">
        <w:t xml:space="preserve">Lapointe, B. E., L. W. Herren, D. D. Debortoli, and M. A. Vogel. 2015. Evidence of sewage-driven eutrophication and harmful algal blooms in Florida’s Indian River Lagoon. Harmful Algae </w:t>
      </w:r>
      <w:r w:rsidRPr="004F673E">
        <w:rPr>
          <w:b/>
          <w:bCs/>
        </w:rPr>
        <w:t>43</w:t>
      </w:r>
      <w:r w:rsidRPr="004F673E">
        <w:t>: 82–102. doi:10.1016/j.hal.2015.01.004</w:t>
      </w:r>
    </w:p>
    <w:p w14:paraId="4096AE03" w14:textId="77777777" w:rsidR="004F673E" w:rsidRPr="004F673E" w:rsidRDefault="004F673E" w:rsidP="004F673E">
      <w:pPr>
        <w:pStyle w:val="Bibliography"/>
      </w:pPr>
      <w:r w:rsidRPr="004F673E">
        <w:t xml:space="preserve">Lin, D., J. Crabtree, I. Dillo, and others. 2020. The TRUST Principles for digital repositories. Scientific Data </w:t>
      </w:r>
      <w:r w:rsidRPr="004F673E">
        <w:rPr>
          <w:b/>
          <w:bCs/>
        </w:rPr>
        <w:t>7</w:t>
      </w:r>
      <w:r w:rsidRPr="004F673E">
        <w:t>: 144. doi:10.1038/s41597-020-0486-7</w:t>
      </w:r>
    </w:p>
    <w:p w14:paraId="6F9E6CF9" w14:textId="77777777" w:rsidR="004F673E" w:rsidRPr="004F673E" w:rsidRDefault="004F673E" w:rsidP="004F673E">
      <w:pPr>
        <w:pStyle w:val="Bibliography"/>
      </w:pPr>
      <w:r w:rsidRPr="004F673E">
        <w:t xml:space="preserve">Meyer, M. F., S. G. Labou, A. N. Cramer, M. R. Brousil, and B. T. Luff. 2020. The global lake area, climate, and population dataset. Scientific Data </w:t>
      </w:r>
      <w:r w:rsidRPr="004F673E">
        <w:rPr>
          <w:b/>
          <w:bCs/>
        </w:rPr>
        <w:t>7</w:t>
      </w:r>
      <w:r w:rsidRPr="004F673E">
        <w:t>: 174. doi:10.1038/s41597-020-0517-4</w:t>
      </w:r>
    </w:p>
    <w:p w14:paraId="2BC77C07" w14:textId="77777777" w:rsidR="004F673E" w:rsidRPr="004F673E" w:rsidRDefault="004F673E" w:rsidP="004F673E">
      <w:pPr>
        <w:pStyle w:val="Bibliography"/>
      </w:pPr>
      <w:r w:rsidRPr="004F673E">
        <w:lastRenderedPageBreak/>
        <w:t xml:space="preserve">Meyer, M. F., S. M. Powers, and S. E. Hampton. 2019. An Evidence Synthesis of Pharmaceuticals and Personal Care Products (PPCPs) in the Environment: Imbalances among Compounds, Sewage Treatment Techniques, and Ecosystem Types. </w:t>
      </w:r>
      <w:r w:rsidRPr="00ED6CA6">
        <w:rPr>
          <w:highlight w:val="yellow"/>
          <w:rPrChange w:id="74" w:author="Ted" w:date="2020-11-20T10:26:00Z">
            <w:rPr/>
          </w:rPrChange>
        </w:rPr>
        <w:t>Environ. Sci. Technol.</w:t>
      </w:r>
      <w:r w:rsidRPr="004F673E">
        <w:t xml:space="preserve"> </w:t>
      </w:r>
      <w:r w:rsidRPr="004F673E">
        <w:rPr>
          <w:b/>
          <w:bCs/>
        </w:rPr>
        <w:t>53</w:t>
      </w:r>
      <w:r w:rsidRPr="004F673E">
        <w:t>: 12961–12973. doi:10.1021/acs.est.9b02966</w:t>
      </w:r>
    </w:p>
    <w:p w14:paraId="1EEDDDDB" w14:textId="77777777" w:rsidR="004F673E" w:rsidRPr="004F673E" w:rsidRDefault="004F673E" w:rsidP="004F673E">
      <w:pPr>
        <w:pStyle w:val="Bibliography"/>
      </w:pPr>
      <w:r w:rsidRPr="004F673E">
        <w:t xml:space="preserve">Moore, J. W., D. E. Schindler, M. D. Scheuerell, D. Smith, and J. Frodge. 2003. Lake eutrophication at the urban fringe, Seattle region, USA. AMBIO: A Journal of the Human Environment </w:t>
      </w:r>
      <w:r w:rsidRPr="004F673E">
        <w:rPr>
          <w:b/>
          <w:bCs/>
        </w:rPr>
        <w:t>32</w:t>
      </w:r>
      <w:r w:rsidRPr="004F673E">
        <w:t>: 13–18.</w:t>
      </w:r>
    </w:p>
    <w:p w14:paraId="2664CEB6" w14:textId="77777777" w:rsidR="004F673E" w:rsidRPr="004F673E" w:rsidRDefault="004F673E" w:rsidP="004F673E">
      <w:pPr>
        <w:pStyle w:val="Bibliography"/>
      </w:pPr>
      <w:r w:rsidRPr="004F673E">
        <w:t xml:space="preserve">O’Donnell, D. R., P. Wilburn, E. A. Silow, L. Y. Yampolsky, and E. Litchman. 2017. Nitrogen and phosphorus colimitation of phytoplankton in Lake Baikal: Insights from a spatial survey and nutrient enrichment experiments. Limnology and Oceanography </w:t>
      </w:r>
      <w:r w:rsidRPr="004F673E">
        <w:rPr>
          <w:b/>
          <w:bCs/>
        </w:rPr>
        <w:t>62</w:t>
      </w:r>
      <w:r w:rsidRPr="004F673E">
        <w:t>: 1383–1392. doi:10.1002/lno.10505</w:t>
      </w:r>
    </w:p>
    <w:p w14:paraId="045ADFC8" w14:textId="77777777" w:rsidR="004F673E" w:rsidRPr="004F673E" w:rsidRDefault="004F673E" w:rsidP="004F673E">
      <w:pPr>
        <w:pStyle w:val="Bibliography"/>
      </w:pPr>
      <w:r w:rsidRPr="004F673E">
        <w:t xml:space="preserve">Powers, S. M., T. W. Bruulsema, T. P. Burt, and others. 2016. Long-term accumulation and transport of anthropogenic phosphorus in three river basins. Nature Geoscience </w:t>
      </w:r>
      <w:r w:rsidRPr="004F673E">
        <w:rPr>
          <w:b/>
          <w:bCs/>
        </w:rPr>
        <w:t>9</w:t>
      </w:r>
      <w:r w:rsidRPr="004F673E">
        <w:t>: 353–356. doi:10.1038/ngeo2693</w:t>
      </w:r>
    </w:p>
    <w:p w14:paraId="2D47AFF5" w14:textId="77777777" w:rsidR="004F673E" w:rsidRPr="004F673E" w:rsidRDefault="004F673E" w:rsidP="004F673E">
      <w:pPr>
        <w:pStyle w:val="Bibliography"/>
      </w:pPr>
      <w:r w:rsidRPr="004F673E">
        <w:t xml:space="preserve">Richmond, E. K., M. R. Grace, J. J. Kelly, A. J. Reisinger, E. J. Rosi, and D. M. Walters. 2017. Pharmaceuticals and personal care products (PPCPs) are ecological disrupting compounds (EcoDC). Elem Sci Anth </w:t>
      </w:r>
      <w:r w:rsidRPr="004F673E">
        <w:rPr>
          <w:b/>
          <w:bCs/>
        </w:rPr>
        <w:t>5</w:t>
      </w:r>
      <w:r w:rsidRPr="004F673E">
        <w:t>: 66. doi:10.1525/elementa.252</w:t>
      </w:r>
    </w:p>
    <w:p w14:paraId="32361B9A" w14:textId="77777777" w:rsidR="004F673E" w:rsidRPr="004F673E" w:rsidRDefault="004F673E" w:rsidP="004F673E">
      <w:pPr>
        <w:pStyle w:val="Bibliography"/>
      </w:pPr>
      <w:r w:rsidRPr="004F673E">
        <w:t xml:space="preserve">Richmond, E. K., E. J. Rosi, D. M. Walters, J. Fick, S. K. Hamilton, T. Brodin, A. Sundelin, and M. R. Grace. 2018. A diverse suite of pharmaceuticals contaminates stream and riparian food webs. Nature Communications </w:t>
      </w:r>
      <w:r w:rsidRPr="004F673E">
        <w:rPr>
          <w:b/>
          <w:bCs/>
        </w:rPr>
        <w:t>9</w:t>
      </w:r>
      <w:r w:rsidRPr="004F673E">
        <w:t>: 4491. doi:10.1038/s41467-018-06822-w</w:t>
      </w:r>
    </w:p>
    <w:p w14:paraId="60CDB55D" w14:textId="77777777" w:rsidR="004F673E" w:rsidRPr="004F673E" w:rsidRDefault="004F673E" w:rsidP="004F673E">
      <w:pPr>
        <w:pStyle w:val="Bibliography"/>
      </w:pPr>
      <w:r w:rsidRPr="004F673E">
        <w:t xml:space="preserve">Romera-Castillo, C., M. Pinto, T. M. Langer, X. A. Álvarez-Salgado, and G. J. Herndl. 2018. Dissolved organic carbon leaching from plastics stimulates microbial activity in the ocean. </w:t>
      </w:r>
      <w:r w:rsidRPr="00ED6CA6">
        <w:rPr>
          <w:highlight w:val="yellow"/>
          <w:rPrChange w:id="75" w:author="Ted" w:date="2020-11-20T10:27:00Z">
            <w:rPr/>
          </w:rPrChange>
        </w:rPr>
        <w:t>Nat Commun</w:t>
      </w:r>
      <w:r w:rsidRPr="004F673E">
        <w:t xml:space="preserve"> </w:t>
      </w:r>
      <w:r w:rsidRPr="004F673E">
        <w:rPr>
          <w:b/>
          <w:bCs/>
        </w:rPr>
        <w:t>9</w:t>
      </w:r>
      <w:r w:rsidRPr="004F673E">
        <w:t>: 1–7. doi:10.1038/s41467-018-03798-5</w:t>
      </w:r>
    </w:p>
    <w:p w14:paraId="4EB3A97E" w14:textId="77777777" w:rsidR="004F673E" w:rsidRPr="004F673E" w:rsidRDefault="004F673E" w:rsidP="004F673E">
      <w:pPr>
        <w:pStyle w:val="Bibliography"/>
      </w:pPr>
      <w:r w:rsidRPr="004F673E">
        <w:lastRenderedPageBreak/>
        <w:t xml:space="preserve">Rosenberger, E. E., S. E. Hampton, S. C. Fradkin, and B. P. Kennedy. 2008. Effects of shoreline development on the nearshore environment in large deep oligotrophic lakes. Freshwater Biology </w:t>
      </w:r>
      <w:r w:rsidRPr="004F673E">
        <w:rPr>
          <w:b/>
          <w:bCs/>
        </w:rPr>
        <w:t>53</w:t>
      </w:r>
      <w:r w:rsidRPr="004F673E">
        <w:t>: 1673–1691. doi:10.1111/j.1365-2427.2008.01990.x</w:t>
      </w:r>
    </w:p>
    <w:p w14:paraId="5D7A3883" w14:textId="77777777" w:rsidR="004F673E" w:rsidRPr="004F673E" w:rsidRDefault="004F673E" w:rsidP="004F673E">
      <w:pPr>
        <w:pStyle w:val="Bibliography"/>
      </w:pPr>
      <w:r w:rsidRPr="004F673E">
        <w:t xml:space="preserve">Rosi-Marshall, E. J., D. W. Kincaid, H. A. Bechtold, T. V. Royer, M. Rojas, and J. J. Kelly. 2013. Pharmaceuticals suppress algal growth and microbial respiration and alter bacterial communities in stream biofilms. Ecological Applications </w:t>
      </w:r>
      <w:r w:rsidRPr="004F673E">
        <w:rPr>
          <w:b/>
          <w:bCs/>
        </w:rPr>
        <w:t>23</w:t>
      </w:r>
      <w:r w:rsidRPr="004F673E">
        <w:t>: 583–593. doi:10.1890/12-0491.1</w:t>
      </w:r>
    </w:p>
    <w:p w14:paraId="34D6EF74" w14:textId="77777777" w:rsidR="004F673E" w:rsidRPr="004F673E" w:rsidRDefault="004F673E" w:rsidP="004F673E">
      <w:pPr>
        <w:pStyle w:val="Bibliography"/>
      </w:pPr>
      <w:r w:rsidRPr="004F673E">
        <w:t xml:space="preserve">Rosi-Marshall, E. J., and T. V. Royer. 2012. Pharmaceutical Compounds and Ecosystem Function: An Emerging Research Challenge for Aquatic Ecologists. Ecosystems </w:t>
      </w:r>
      <w:r w:rsidRPr="004F673E">
        <w:rPr>
          <w:b/>
          <w:bCs/>
        </w:rPr>
        <w:t>15</w:t>
      </w:r>
      <w:r w:rsidRPr="004F673E">
        <w:t>: 867–880. doi:10.1007/s10021-012-9553-z</w:t>
      </w:r>
    </w:p>
    <w:p w14:paraId="34AD0444" w14:textId="77777777" w:rsidR="004F673E" w:rsidRPr="004F673E" w:rsidRDefault="004F673E" w:rsidP="004F673E">
      <w:pPr>
        <w:pStyle w:val="Bibliography"/>
      </w:pPr>
      <w:r w:rsidRPr="004F673E">
        <w:t xml:space="preserve">Sargent, J. R., and S. Falk-Petersen. 1988. The lipid biochemistry of calanoid copepods. Hydrobiologia </w:t>
      </w:r>
      <w:r w:rsidRPr="004F673E">
        <w:rPr>
          <w:b/>
          <w:bCs/>
        </w:rPr>
        <w:t>167–168</w:t>
      </w:r>
      <w:r w:rsidRPr="004F673E">
        <w:t>: 101–114. doi:10.1007/BF00026297</w:t>
      </w:r>
    </w:p>
    <w:p w14:paraId="6C897759" w14:textId="77777777" w:rsidR="004F673E" w:rsidRPr="004F673E" w:rsidRDefault="004F673E" w:rsidP="004F673E">
      <w:pPr>
        <w:pStyle w:val="Bibliography"/>
      </w:pPr>
      <w:r w:rsidRPr="004F673E">
        <w:t xml:space="preserve">Shaw, L., C. Phung, and M. Grace. 2015. Pharmaceuticals and personal care products alter growth and function in lentic biofilms. Environmental Chemistry </w:t>
      </w:r>
      <w:r w:rsidRPr="004F673E">
        <w:rPr>
          <w:b/>
          <w:bCs/>
        </w:rPr>
        <w:t>12</w:t>
      </w:r>
      <w:r w:rsidRPr="004F673E">
        <w:t>: 301. doi:10.1071/EN14141</w:t>
      </w:r>
    </w:p>
    <w:p w14:paraId="70B47895" w14:textId="77777777" w:rsidR="004F673E" w:rsidRPr="004F673E" w:rsidRDefault="004F673E" w:rsidP="004F673E">
      <w:pPr>
        <w:pStyle w:val="Bibliography"/>
      </w:pPr>
      <w:r w:rsidRPr="004F673E">
        <w:t xml:space="preserve">Taipale, S., U. Strandberg, E. Peltomaa, A. W. E. Galloway, A. Ojala, and M. T. Brett. 2013. Fatty acid composition as biomarkers of freshwater microalgae: analysis of 37 strains of microalgae in 22 genera and in seven classes. Aquatic Microbial Ecology </w:t>
      </w:r>
      <w:r w:rsidRPr="004F673E">
        <w:rPr>
          <w:b/>
          <w:bCs/>
        </w:rPr>
        <w:t>71</w:t>
      </w:r>
      <w:r w:rsidRPr="004F673E">
        <w:t>: 165–178. doi:10.3354/ame01671</w:t>
      </w:r>
    </w:p>
    <w:p w14:paraId="5682D1A8" w14:textId="77777777" w:rsidR="004F673E" w:rsidRPr="004F673E" w:rsidRDefault="004F673E" w:rsidP="004F673E">
      <w:pPr>
        <w:pStyle w:val="Bibliography"/>
      </w:pPr>
      <w:r w:rsidRPr="004F673E">
        <w:t>Timoshkin, O. A., M. V. Moore, N. N. Kulikova, and others. 2018. Groundwater contamination by sewage causes benthic algal outbreaks in the littoral zone of Lake Baikal (East Siberia). Journal of Great Lakes Research. doi:10.1016/j.jglr.2018.01.008</w:t>
      </w:r>
    </w:p>
    <w:p w14:paraId="73B1F8AA" w14:textId="77777777" w:rsidR="004F673E" w:rsidRPr="004F673E" w:rsidRDefault="004F673E" w:rsidP="004F673E">
      <w:pPr>
        <w:pStyle w:val="Bibliography"/>
      </w:pPr>
      <w:r w:rsidRPr="004F673E">
        <w:t xml:space="preserve">Timoshkin, O. A., D. P. Samsonov, M. Yamamuro, and others. 2016. Rapid ecological change in the coastal zone of Lake Baikal (East Siberia): Is the site of the world’s greatest freshwater </w:t>
      </w:r>
      <w:r w:rsidRPr="004F673E">
        <w:lastRenderedPageBreak/>
        <w:t xml:space="preserve">biodiversity in danger? Journal of Great Lakes Research </w:t>
      </w:r>
      <w:r w:rsidRPr="004F673E">
        <w:rPr>
          <w:b/>
          <w:bCs/>
        </w:rPr>
        <w:t>42</w:t>
      </w:r>
      <w:r w:rsidRPr="004F673E">
        <w:t>: 487–497. doi:10.1016/j.jglr.2016.02.011</w:t>
      </w:r>
    </w:p>
    <w:p w14:paraId="0D9D7B69" w14:textId="77777777" w:rsidR="004F673E" w:rsidRPr="004F673E" w:rsidRDefault="004F673E" w:rsidP="004F673E">
      <w:pPr>
        <w:pStyle w:val="Bibliography"/>
      </w:pPr>
      <w:r w:rsidRPr="004F673E">
        <w:t xml:space="preserve">Tong, Y., M. Wang, J. Peñuelas, and others. 2020. Improvement in municipal wastewater treatment alters lake nitrogen to phosphorus ratios in populated regions. </w:t>
      </w:r>
      <w:r w:rsidRPr="00ED6CA6">
        <w:rPr>
          <w:highlight w:val="yellow"/>
          <w:rPrChange w:id="76" w:author="Ted" w:date="2020-11-20T10:27:00Z">
            <w:rPr/>
          </w:rPrChange>
        </w:rPr>
        <w:t>Proc Natl Acad Sci USA</w:t>
      </w:r>
      <w:r w:rsidRPr="004F673E">
        <w:t xml:space="preserve"> </w:t>
      </w:r>
      <w:r w:rsidRPr="004F673E">
        <w:rPr>
          <w:b/>
          <w:bCs/>
        </w:rPr>
        <w:t>117</w:t>
      </w:r>
      <w:r w:rsidRPr="004F673E">
        <w:t>: 11566–11572. doi:10.1073/pnas.1920759117</w:t>
      </w:r>
    </w:p>
    <w:p w14:paraId="6D94231D" w14:textId="77777777" w:rsidR="004F673E" w:rsidRPr="004F673E" w:rsidRDefault="004F673E" w:rsidP="004F673E">
      <w:pPr>
        <w:pStyle w:val="Bibliography"/>
      </w:pPr>
      <w:r w:rsidRPr="004F673E">
        <w:t xml:space="preserve">Turetsky, M. R., R. K. Wieder, C. J. Williams, and D. H. Vitt. 2000. Organic matter accumulation, peat chemistry, and permafrost melting in peatlands of boreal Alberta. Écoscience </w:t>
      </w:r>
      <w:r w:rsidRPr="004F673E">
        <w:rPr>
          <w:b/>
          <w:bCs/>
        </w:rPr>
        <w:t>7</w:t>
      </w:r>
      <w:r w:rsidRPr="004F673E">
        <w:t>: 115–122. doi:10.1080/11956860.2000.11682608</w:t>
      </w:r>
    </w:p>
    <w:p w14:paraId="671403AC" w14:textId="77777777" w:rsidR="004F673E" w:rsidRPr="004F673E" w:rsidRDefault="004F673E" w:rsidP="004F673E">
      <w:pPr>
        <w:pStyle w:val="Bibliography"/>
      </w:pPr>
      <w:r w:rsidRPr="004F673E">
        <w:t xml:space="preserve">Vendel, A. L., F. Bessa, V. E. N. Alves, A. L. A. Amorim, J. Patrício, and A. R. T. Palma. 2017. Widespread microplastic ingestion by fish assemblages in tropical estuaries subjected to anthropogenic pressures. Marine Pollution Bulletin </w:t>
      </w:r>
      <w:r w:rsidRPr="004F673E">
        <w:rPr>
          <w:b/>
          <w:bCs/>
        </w:rPr>
        <w:t>117</w:t>
      </w:r>
      <w:r w:rsidRPr="004F673E">
        <w:t>: 448–455. doi:10.1016/j.marpolbul.2017.01.081</w:t>
      </w:r>
    </w:p>
    <w:p w14:paraId="05DDCC4F" w14:textId="77777777" w:rsidR="004F673E" w:rsidRPr="004F673E" w:rsidRDefault="004F673E" w:rsidP="004F673E">
      <w:pPr>
        <w:pStyle w:val="Bibliography"/>
      </w:pPr>
      <w:r w:rsidRPr="004F673E">
        <w:t xml:space="preserve">Volkova, E. A., N. A. Bondarenko, and O. A. Timoshkin. 2018. Morphotaxonomy, distribution and abundance of </w:t>
      </w:r>
      <w:r w:rsidRPr="004F673E">
        <w:rPr>
          <w:i/>
          <w:iCs/>
        </w:rPr>
        <w:t>Spirogyra</w:t>
      </w:r>
      <w:r w:rsidRPr="004F673E">
        <w:t xml:space="preserve"> (Zygnematophyceae, Charophyta) in Lake Baikal, East Siberia. Phycologia </w:t>
      </w:r>
      <w:r w:rsidRPr="004F673E">
        <w:rPr>
          <w:b/>
          <w:bCs/>
        </w:rPr>
        <w:t>57</w:t>
      </w:r>
      <w:r w:rsidRPr="004F673E">
        <w:t>: 298–308. doi:10.2216/17-69.1</w:t>
      </w:r>
    </w:p>
    <w:p w14:paraId="28F3989D" w14:textId="77777777" w:rsidR="004F673E" w:rsidRPr="004F673E" w:rsidRDefault="004F673E" w:rsidP="004F673E">
      <w:pPr>
        <w:pStyle w:val="Bibliography"/>
      </w:pPr>
      <w:r w:rsidRPr="004F673E">
        <w:t xml:space="preserve">Wickham, H. 2014. Tidy Data. Journal of Statistical Software </w:t>
      </w:r>
      <w:r w:rsidRPr="004F673E">
        <w:rPr>
          <w:b/>
          <w:bCs/>
        </w:rPr>
        <w:t>59</w:t>
      </w:r>
      <w:r w:rsidRPr="004F673E">
        <w:t>: 1–23. doi:10.18637/jss.v059.i10</w:t>
      </w:r>
    </w:p>
    <w:p w14:paraId="2432956E" w14:textId="77777777" w:rsidR="004F673E" w:rsidRPr="004F673E" w:rsidRDefault="004F673E" w:rsidP="004F673E">
      <w:pPr>
        <w:pStyle w:val="Bibliography"/>
      </w:pPr>
      <w:r w:rsidRPr="004F673E">
        <w:t xml:space="preserve">Wilkinson, M. D., M. Dumontier, Ij. J. Aalbersberg, and others. 2016. The FAIR Guiding Principles for scientific data management and stewardship. </w:t>
      </w:r>
      <w:r w:rsidRPr="00ED6CA6">
        <w:rPr>
          <w:highlight w:val="yellow"/>
          <w:rPrChange w:id="77" w:author="Ted" w:date="2020-11-20T10:28:00Z">
            <w:rPr/>
          </w:rPrChange>
        </w:rPr>
        <w:t>Sci Data</w:t>
      </w:r>
      <w:r w:rsidRPr="004F673E">
        <w:t xml:space="preserve"> </w:t>
      </w:r>
      <w:r w:rsidRPr="004F673E">
        <w:rPr>
          <w:b/>
          <w:bCs/>
        </w:rPr>
        <w:t>3</w:t>
      </w:r>
      <w:r w:rsidRPr="004F673E">
        <w:t>. doi:10.1038/sdata.2016.18</w:t>
      </w:r>
    </w:p>
    <w:p w14:paraId="439B60FF" w14:textId="77777777" w:rsidR="004F673E" w:rsidRPr="004F673E" w:rsidRDefault="004F673E" w:rsidP="004F673E">
      <w:pPr>
        <w:pStyle w:val="Bibliography"/>
      </w:pPr>
      <w:r w:rsidRPr="004F673E">
        <w:t xml:space="preserve">Yang, Y., W. Song, H. Lin, W. Wang, L. Du, and W. Xing. 2018. Antibiotics and antibiotic resistance genes in global lakes: A review and meta-analysis. Environment International </w:t>
      </w:r>
      <w:r w:rsidRPr="004F673E">
        <w:rPr>
          <w:b/>
          <w:bCs/>
        </w:rPr>
        <w:t>116</w:t>
      </w:r>
      <w:r w:rsidRPr="004F673E">
        <w:t>: 60–73. doi:10.1016/j.envint.2018.04.011</w:t>
      </w:r>
    </w:p>
    <w:p w14:paraId="3AE4EDC7" w14:textId="77777777" w:rsidR="004F673E" w:rsidRPr="004F673E" w:rsidRDefault="004F673E" w:rsidP="004F673E">
      <w:pPr>
        <w:pStyle w:val="Bibliography"/>
      </w:pPr>
      <w:r w:rsidRPr="004F673E">
        <w:lastRenderedPageBreak/>
        <w:t xml:space="preserve">Yoshida, T., T. Sekino, M. Genkai-Kato, and others. 2003. Seasonal dynamics of primary production in the pelagic zone of southern Lake Baikal. Limnology </w:t>
      </w:r>
      <w:r w:rsidRPr="004F673E">
        <w:rPr>
          <w:b/>
          <w:bCs/>
        </w:rPr>
        <w:t>4</w:t>
      </w:r>
      <w:r w:rsidRPr="004F673E">
        <w:t>: 53–62. doi:10.1007/s10201-002-0089-3</w:t>
      </w:r>
    </w:p>
    <w:p w14:paraId="7B82CEA5" w14:textId="77777777" w:rsidR="004F673E" w:rsidRPr="004F673E" w:rsidRDefault="004F673E" w:rsidP="004F673E">
      <w:pPr>
        <w:pStyle w:val="Bibliography"/>
      </w:pPr>
      <w:r w:rsidRPr="00ED6CA6">
        <w:rPr>
          <w:highlight w:val="yellow"/>
          <w:rPrChange w:id="78" w:author="Ted" w:date="2020-11-20T10:28:00Z">
            <w:rPr/>
          </w:rPrChange>
        </w:rPr>
        <w:t>2016a</w:t>
      </w:r>
      <w:r w:rsidRPr="004F673E">
        <w:t>. Methods for determination of nitrogen-containing matters (with corrections) (Методы определения азотсодержащих веществ (с Поправками)).</w:t>
      </w:r>
    </w:p>
    <w:p w14:paraId="643E8A99" w14:textId="77777777" w:rsidR="004F673E" w:rsidRPr="004F673E" w:rsidRDefault="004F673E" w:rsidP="004F673E">
      <w:pPr>
        <w:pStyle w:val="Bibliography"/>
      </w:pPr>
      <w:r w:rsidRPr="00ED6CA6">
        <w:rPr>
          <w:highlight w:val="yellow"/>
          <w:rPrChange w:id="79" w:author="Ted" w:date="2020-11-20T10:28:00Z">
            <w:rPr/>
          </w:rPrChange>
        </w:rPr>
        <w:t>2016b</w:t>
      </w:r>
      <w:r w:rsidRPr="004F673E">
        <w:t>. Methods for determination of phosphorus-containing matters (with corrections) (Методы определения фосфорсодержащих веществ).</w:t>
      </w:r>
    </w:p>
    <w:p w14:paraId="4E57F6C2" w14:textId="77777777" w:rsidR="004F673E" w:rsidRPr="004F673E" w:rsidRDefault="004F673E" w:rsidP="004F673E">
      <w:pPr>
        <w:pStyle w:val="Bibliography"/>
      </w:pPr>
      <w:r w:rsidRPr="00ED6CA6">
        <w:rPr>
          <w:highlight w:val="yellow"/>
          <w:rPrChange w:id="80" w:author="Ted" w:date="2020-11-20T10:28:00Z">
            <w:rPr/>
          </w:rPrChange>
        </w:rPr>
        <w:t>2017.</w:t>
      </w:r>
      <w:r w:rsidRPr="004F673E">
        <w:t xml:space="preserve">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p>
    <w:p w14:paraId="24962C44" w14:textId="30B92F36"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0D007CA6"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w:t>
      </w:r>
      <w:r>
        <w:t xml:space="preserve">and </w:t>
      </w:r>
      <w:r w:rsidRPr="00767BC0">
        <w:t xml:space="preserve">Irina V. </w:t>
      </w:r>
      <w:proofErr w:type="spellStart"/>
      <w:r w:rsidRPr="00767BC0">
        <w:t>Mekhanikova</w:t>
      </w:r>
      <w:proofErr w:type="spellEnd"/>
      <w:r>
        <w:t xml:space="preserve"> </w:t>
      </w:r>
      <w:r w:rsidRPr="00767BC0">
        <w:t>for offering insights throughout the development of this project. Funding was provided by the National Science Foundation (NSF-DEB-1136637) to S.E.H., a Fulbright Fellowship to M.F.M., a NSF Graduate Research Fellowship to M.F.M. (NSF-DGE-1347973), and the Russian Ministry of Education and Science Research Project (No. GR 01201461929; 1354-2014/51)</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headerReference w:type="even" r:id="rId12"/>
          <w:headerReference w:type="default" r:id="rId13"/>
          <w:footerReference w:type="even" r:id="rId14"/>
          <w:footerReference w:type="default" r:id="rId15"/>
          <w:headerReference w:type="first" r:id="rId16"/>
          <w:pgSz w:w="12240" w:h="15840"/>
          <w:pgMar w:top="1440" w:right="1440" w:bottom="1440" w:left="1170" w:header="720" w:footer="720" w:gutter="0"/>
          <w:pgNumType w:start="1"/>
          <w:cols w:space="720"/>
        </w:sectPr>
      </w:pPr>
    </w:p>
    <w:p w14:paraId="00000061" w14:textId="7DB5B3DB" w:rsidR="009956E8" w:rsidRPr="00D87563" w:rsidRDefault="00F534C0">
      <w:r>
        <w:rPr>
          <w:noProof/>
        </w:rPr>
        <w:lastRenderedPageBreak/>
        <w:drawing>
          <wp:inline distT="0" distB="0" distL="0" distR="0" wp14:anchorId="58DDDCE1" wp14:editId="053FDAB3">
            <wp:extent cx="8229600" cy="4114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4114800"/>
                    </a:xfrm>
                    <a:prstGeom prst="rect">
                      <a:avLst/>
                    </a:prstGeom>
                    <a:noFill/>
                    <a:ln>
                      <a:noFill/>
                    </a:ln>
                  </pic:spPr>
                </pic:pic>
              </a:graphicData>
            </a:graphic>
          </wp:inline>
        </w:drawing>
      </w:r>
    </w:p>
    <w:p w14:paraId="00000062" w14:textId="77777777" w:rsidR="009956E8" w:rsidRPr="00D87563" w:rsidRDefault="009956E8"/>
    <w:p w14:paraId="2ED7F50B" w14:textId="27D9DDC1" w:rsidR="00B10381" w:rsidRDefault="004B0121">
      <w:r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 xml:space="preserve">Littoral sampling locations were all 8.9-20.75 m from shore and at a depth approximately of 0.75 m, whereas pelagic sites were approximately 2-5 km from shore and ranged in depth from 900 to 1300 m.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1891875A" w14:textId="0DD7F8C1" w:rsidR="00B10381" w:rsidRPr="00B10381" w:rsidRDefault="00B10381">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00000065" w14:textId="77777777" w:rsidR="009956E8" w:rsidRPr="00D87563" w:rsidRDefault="009956E8"/>
    <w:p w14:paraId="00000066" w14:textId="3EB1661C" w:rsidR="009956E8" w:rsidRPr="00D87563" w:rsidRDefault="009956E8">
      <w:pPr>
        <w:jc w:val="center"/>
        <w:rPr>
          <w:strike/>
        </w:rPr>
      </w:pPr>
    </w:p>
    <w:sectPr w:rsidR="009956E8" w:rsidRPr="00D87563" w:rsidSect="004B0121">
      <w:pgSz w:w="15840" w:h="12240" w:orient="landscape"/>
      <w:pgMar w:top="1170" w:right="1440" w:bottom="1440" w:left="144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3" w:author="Ted" w:date="2020-11-19T14:33:00Z" w:initials="T">
    <w:p w14:paraId="7E898F02" w14:textId="6F1B4411" w:rsidR="00093005" w:rsidRDefault="00093005">
      <w:pPr>
        <w:pStyle w:val="CommentText"/>
      </w:pPr>
      <w:r>
        <w:rPr>
          <w:rStyle w:val="CommentReference"/>
        </w:rPr>
        <w:annotationRef/>
      </w:r>
      <w:r>
        <w:t>I’m not sure you can call elevated d15N values “micropollutants” in the sa</w:t>
      </w:r>
      <w:r w:rsidR="00F10CA9">
        <w:t>m</w:t>
      </w:r>
      <w:r>
        <w:t>e sense as PPCPs or microplastics; more correctly they are indicators of sewage pollution</w:t>
      </w:r>
    </w:p>
  </w:comment>
  <w:comment w:id="35" w:author="Ted" w:date="2020-11-19T14:39:00Z" w:initials="T">
    <w:p w14:paraId="5EEB41B8" w14:textId="5E22AF8F" w:rsidR="00093005" w:rsidRDefault="00093005">
      <w:pPr>
        <w:pStyle w:val="CommentText"/>
      </w:pPr>
      <w:r>
        <w:rPr>
          <w:rStyle w:val="CommentReference"/>
        </w:rPr>
        <w:annotationRef/>
      </w:r>
      <w:r>
        <w:t>This is a bit of exaggeration...</w:t>
      </w:r>
    </w:p>
  </w:comment>
  <w:comment w:id="40" w:author="Ted" w:date="2020-11-19T14:41:00Z" w:initials="T">
    <w:p w14:paraId="22BB8244" w14:textId="69C3C199" w:rsidR="00093005" w:rsidRDefault="00093005">
      <w:pPr>
        <w:pStyle w:val="CommentText"/>
      </w:pPr>
      <w:r>
        <w:rPr>
          <w:rStyle w:val="CommentReference"/>
        </w:rPr>
        <w:annotationRef/>
      </w:r>
      <w:r>
        <w:t>Try to be consistent in use of “Baikal”, “Lake Baikal” or “L. Baikal”</w:t>
      </w:r>
    </w:p>
  </w:comment>
  <w:comment w:id="51" w:author="Ted" w:date="2020-11-19T14:42:00Z" w:initials="T">
    <w:p w14:paraId="03A56005" w14:textId="026B6D12" w:rsidR="00093005" w:rsidRDefault="00093005">
      <w:pPr>
        <w:pStyle w:val="CommentText"/>
      </w:pPr>
      <w:r>
        <w:rPr>
          <w:rStyle w:val="CommentReference"/>
        </w:rPr>
        <w:annotationRef/>
      </w:r>
      <w:r>
        <w:t>Consider clarifying what this means; not obvious to me</w:t>
      </w:r>
    </w:p>
  </w:comment>
  <w:comment w:id="52" w:author="Ted" w:date="2020-11-19T14:43:00Z" w:initials="T">
    <w:p w14:paraId="242C670A" w14:textId="140C5A54" w:rsidR="00093005" w:rsidRDefault="00093005">
      <w:pPr>
        <w:pStyle w:val="CommentText"/>
      </w:pPr>
      <w:r>
        <w:rPr>
          <w:rStyle w:val="CommentReference"/>
        </w:rPr>
        <w:annotationRef/>
      </w:r>
      <w:r>
        <w:t>?</w:t>
      </w:r>
    </w:p>
  </w:comment>
  <w:comment w:id="53" w:author="Ted" w:date="2020-11-19T14:44:00Z" w:initials="T">
    <w:p w14:paraId="38F1FFBD" w14:textId="0B3D1F79" w:rsidR="00093005" w:rsidRDefault="00093005">
      <w:pPr>
        <w:pStyle w:val="CommentText"/>
      </w:pPr>
      <w:r>
        <w:rPr>
          <w:rStyle w:val="CommentReference"/>
        </w:rPr>
        <w:annotationRef/>
      </w:r>
      <w:r>
        <w:t>Which?</w:t>
      </w:r>
    </w:p>
  </w:comment>
  <w:comment w:id="56" w:author="Ted" w:date="2020-11-20T10:03:00Z" w:initials="T">
    <w:p w14:paraId="24183BFC" w14:textId="60D5E135" w:rsidR="00093005" w:rsidRDefault="00093005">
      <w:pPr>
        <w:pStyle w:val="CommentText"/>
      </w:pPr>
      <w:r>
        <w:rPr>
          <w:rStyle w:val="CommentReference"/>
        </w:rPr>
        <w:annotationRef/>
      </w:r>
      <w:r>
        <w:t xml:space="preserve">Watch for consistent spelling of mollusk/ </w:t>
      </w:r>
      <w:proofErr w:type="spellStart"/>
      <w:r>
        <w:t>mollusc</w:t>
      </w:r>
      <w:proofErr w:type="spellEnd"/>
      <w:r>
        <w:t xml:space="preserve"> (you use both now)</w:t>
      </w:r>
    </w:p>
  </w:comment>
  <w:comment w:id="60" w:author="Ted" w:date="2020-11-20T10:13:00Z" w:initials="T">
    <w:p w14:paraId="68620791" w14:textId="27B386A4" w:rsidR="00D32EA8" w:rsidRDefault="00D32EA8">
      <w:pPr>
        <w:pStyle w:val="CommentText"/>
      </w:pPr>
      <w:r>
        <w:rPr>
          <w:rStyle w:val="CommentReference"/>
        </w:rPr>
        <w:annotationRef/>
      </w:r>
      <w:r>
        <w:t>?</w:t>
      </w:r>
    </w:p>
  </w:comment>
  <w:comment w:id="67" w:author="Ted" w:date="2020-11-20T10:23:00Z" w:initials="T">
    <w:p w14:paraId="6DCA503D" w14:textId="1B0DB8C8" w:rsidR="00ED6CA6" w:rsidRDefault="00ED6CA6">
      <w:pPr>
        <w:pStyle w:val="CommentText"/>
      </w:pPr>
      <w:r>
        <w:rPr>
          <w:rStyle w:val="CommentReference"/>
        </w:rPr>
        <w:annotationRef/>
      </w:r>
      <w:r>
        <w:t>A bit vague; clarify mea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898F02" w15:done="0"/>
  <w15:commentEx w15:paraId="5EEB41B8" w15:done="0"/>
  <w15:commentEx w15:paraId="22BB8244" w15:done="0"/>
  <w15:commentEx w15:paraId="03A56005" w15:done="0"/>
  <w15:commentEx w15:paraId="242C670A" w15:done="0"/>
  <w15:commentEx w15:paraId="38F1FFBD" w15:done="0"/>
  <w15:commentEx w15:paraId="24183BFC" w15:done="0"/>
  <w15:commentEx w15:paraId="68620791" w15:done="0"/>
  <w15:commentEx w15:paraId="6DCA50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898F02" w16cid:durableId="236100A0"/>
  <w16cid:commentId w16cid:paraId="5EEB41B8" w16cid:durableId="2361023C"/>
  <w16cid:commentId w16cid:paraId="22BB8244" w16cid:durableId="236102A2"/>
  <w16cid:commentId w16cid:paraId="03A56005" w16cid:durableId="236102ED"/>
  <w16cid:commentId w16cid:paraId="242C670A" w16cid:durableId="23610318"/>
  <w16cid:commentId w16cid:paraId="38F1FFBD" w16cid:durableId="23610336"/>
  <w16cid:commentId w16cid:paraId="24183BFC" w16cid:durableId="236212FC"/>
  <w16cid:commentId w16cid:paraId="68620791" w16cid:durableId="23621548"/>
  <w16cid:commentId w16cid:paraId="6DCA503D" w16cid:durableId="236217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7A5758" w14:textId="77777777" w:rsidR="00906441" w:rsidRDefault="00906441">
      <w:r>
        <w:separator/>
      </w:r>
    </w:p>
  </w:endnote>
  <w:endnote w:type="continuationSeparator" w:id="0">
    <w:p w14:paraId="2BA6E13B" w14:textId="77777777" w:rsidR="00906441" w:rsidRDefault="009064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6C" w14:textId="77777777" w:rsidR="00093005" w:rsidRDefault="00093005">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093005" w:rsidRDefault="000930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68" w14:textId="2BFA3141" w:rsidR="00093005" w:rsidRDefault="00093005">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093005" w:rsidRDefault="000930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39D17A" w14:textId="77777777" w:rsidR="00906441" w:rsidRDefault="00906441">
      <w:r>
        <w:separator/>
      </w:r>
    </w:p>
  </w:footnote>
  <w:footnote w:type="continuationSeparator" w:id="0">
    <w:p w14:paraId="5222F291" w14:textId="77777777" w:rsidR="00906441" w:rsidRDefault="0090644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6B" w14:textId="77777777" w:rsidR="00093005" w:rsidRDefault="000930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67" w14:textId="77777777" w:rsidR="00093005" w:rsidRDefault="00093005">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r>
      <w:rPr>
        <w:rFonts w:ascii="Calibri" w:eastAsia="Calibri" w:hAnsi="Calibri" w:cs="Calibri"/>
        <w:i/>
        <w:sz w:val="18"/>
        <w:szCs w:val="18"/>
      </w:rPr>
      <w:t>Limnology &amp; Oceanography Letters: Data Article Templat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6A" w14:textId="77777777" w:rsidR="00093005" w:rsidRDefault="00093005">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d">
    <w15:presenceInfo w15:providerId="None" w15:userId="T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10C97"/>
    <w:rsid w:val="00012F81"/>
    <w:rsid w:val="00031A36"/>
    <w:rsid w:val="00045DBB"/>
    <w:rsid w:val="00047794"/>
    <w:rsid w:val="00087094"/>
    <w:rsid w:val="00093005"/>
    <w:rsid w:val="00097E8E"/>
    <w:rsid w:val="000C3774"/>
    <w:rsid w:val="000D21EB"/>
    <w:rsid w:val="000D39B9"/>
    <w:rsid w:val="000D631A"/>
    <w:rsid w:val="000D7242"/>
    <w:rsid w:val="000F040B"/>
    <w:rsid w:val="000F33B3"/>
    <w:rsid w:val="000F6074"/>
    <w:rsid w:val="00132A72"/>
    <w:rsid w:val="001415D2"/>
    <w:rsid w:val="0014344E"/>
    <w:rsid w:val="00164694"/>
    <w:rsid w:val="001769E5"/>
    <w:rsid w:val="0018248C"/>
    <w:rsid w:val="0018276D"/>
    <w:rsid w:val="00192EF6"/>
    <w:rsid w:val="00193C4A"/>
    <w:rsid w:val="001A5C9F"/>
    <w:rsid w:val="001F692E"/>
    <w:rsid w:val="002138B5"/>
    <w:rsid w:val="00247471"/>
    <w:rsid w:val="002862B7"/>
    <w:rsid w:val="002A508A"/>
    <w:rsid w:val="002A7FE9"/>
    <w:rsid w:val="002B7B37"/>
    <w:rsid w:val="002F0AC7"/>
    <w:rsid w:val="00322753"/>
    <w:rsid w:val="00334E01"/>
    <w:rsid w:val="00342554"/>
    <w:rsid w:val="003472B0"/>
    <w:rsid w:val="00354123"/>
    <w:rsid w:val="003925D1"/>
    <w:rsid w:val="0039718C"/>
    <w:rsid w:val="003B3400"/>
    <w:rsid w:val="003C0921"/>
    <w:rsid w:val="003F3A49"/>
    <w:rsid w:val="00426B88"/>
    <w:rsid w:val="00434D3F"/>
    <w:rsid w:val="0043798F"/>
    <w:rsid w:val="00440591"/>
    <w:rsid w:val="00453730"/>
    <w:rsid w:val="00456F3B"/>
    <w:rsid w:val="004665E2"/>
    <w:rsid w:val="004808AA"/>
    <w:rsid w:val="00487E5A"/>
    <w:rsid w:val="004B0121"/>
    <w:rsid w:val="004B1E7F"/>
    <w:rsid w:val="004B30F1"/>
    <w:rsid w:val="004C051D"/>
    <w:rsid w:val="004C7A09"/>
    <w:rsid w:val="004E3300"/>
    <w:rsid w:val="004F673E"/>
    <w:rsid w:val="00522920"/>
    <w:rsid w:val="00570225"/>
    <w:rsid w:val="005842AF"/>
    <w:rsid w:val="005A6157"/>
    <w:rsid w:val="005B0DA3"/>
    <w:rsid w:val="005B6D06"/>
    <w:rsid w:val="00606362"/>
    <w:rsid w:val="00625B3E"/>
    <w:rsid w:val="00641685"/>
    <w:rsid w:val="00641893"/>
    <w:rsid w:val="0066218C"/>
    <w:rsid w:val="006708B1"/>
    <w:rsid w:val="0067747D"/>
    <w:rsid w:val="00681CE9"/>
    <w:rsid w:val="006846A1"/>
    <w:rsid w:val="006A1C88"/>
    <w:rsid w:val="006B0CD5"/>
    <w:rsid w:val="006B2FFE"/>
    <w:rsid w:val="006B5814"/>
    <w:rsid w:val="006D3FA9"/>
    <w:rsid w:val="006F13A3"/>
    <w:rsid w:val="007153E8"/>
    <w:rsid w:val="00721DFB"/>
    <w:rsid w:val="007238CC"/>
    <w:rsid w:val="00731556"/>
    <w:rsid w:val="007408C0"/>
    <w:rsid w:val="00767BC0"/>
    <w:rsid w:val="0077579F"/>
    <w:rsid w:val="007856D6"/>
    <w:rsid w:val="007B6309"/>
    <w:rsid w:val="007D7669"/>
    <w:rsid w:val="008005F5"/>
    <w:rsid w:val="0080096C"/>
    <w:rsid w:val="00831E69"/>
    <w:rsid w:val="008615DC"/>
    <w:rsid w:val="0086480D"/>
    <w:rsid w:val="00882F0F"/>
    <w:rsid w:val="008949B7"/>
    <w:rsid w:val="008A03F1"/>
    <w:rsid w:val="008C474C"/>
    <w:rsid w:val="008F1A58"/>
    <w:rsid w:val="008F7B2D"/>
    <w:rsid w:val="00906441"/>
    <w:rsid w:val="00926DA7"/>
    <w:rsid w:val="009574CD"/>
    <w:rsid w:val="0096228F"/>
    <w:rsid w:val="00981DF3"/>
    <w:rsid w:val="00987274"/>
    <w:rsid w:val="009956E8"/>
    <w:rsid w:val="009A07E9"/>
    <w:rsid w:val="009A29EA"/>
    <w:rsid w:val="009B4412"/>
    <w:rsid w:val="009B4DF1"/>
    <w:rsid w:val="009C6B31"/>
    <w:rsid w:val="009D204F"/>
    <w:rsid w:val="009F6610"/>
    <w:rsid w:val="00A04A22"/>
    <w:rsid w:val="00A40690"/>
    <w:rsid w:val="00A428AE"/>
    <w:rsid w:val="00A47BCF"/>
    <w:rsid w:val="00A822E1"/>
    <w:rsid w:val="00A8400F"/>
    <w:rsid w:val="00A8718B"/>
    <w:rsid w:val="00A918DC"/>
    <w:rsid w:val="00A95A14"/>
    <w:rsid w:val="00AB4A75"/>
    <w:rsid w:val="00AB72AA"/>
    <w:rsid w:val="00AC71C2"/>
    <w:rsid w:val="00AD5653"/>
    <w:rsid w:val="00AE45BA"/>
    <w:rsid w:val="00AF60F8"/>
    <w:rsid w:val="00AF6302"/>
    <w:rsid w:val="00B10381"/>
    <w:rsid w:val="00B1439B"/>
    <w:rsid w:val="00B22E05"/>
    <w:rsid w:val="00B853E5"/>
    <w:rsid w:val="00B8620B"/>
    <w:rsid w:val="00B94B6D"/>
    <w:rsid w:val="00BA2B15"/>
    <w:rsid w:val="00BB005D"/>
    <w:rsid w:val="00BC3E51"/>
    <w:rsid w:val="00BC6A79"/>
    <w:rsid w:val="00BE2A6F"/>
    <w:rsid w:val="00BE6C57"/>
    <w:rsid w:val="00C03C83"/>
    <w:rsid w:val="00C21008"/>
    <w:rsid w:val="00C316F5"/>
    <w:rsid w:val="00C34B40"/>
    <w:rsid w:val="00C42C3E"/>
    <w:rsid w:val="00C5582D"/>
    <w:rsid w:val="00C900D5"/>
    <w:rsid w:val="00CA0691"/>
    <w:rsid w:val="00CB7741"/>
    <w:rsid w:val="00CD0CFE"/>
    <w:rsid w:val="00CE7589"/>
    <w:rsid w:val="00D14AB9"/>
    <w:rsid w:val="00D219F9"/>
    <w:rsid w:val="00D32EA8"/>
    <w:rsid w:val="00D42F9E"/>
    <w:rsid w:val="00D4646A"/>
    <w:rsid w:val="00D46E53"/>
    <w:rsid w:val="00D6763D"/>
    <w:rsid w:val="00D87563"/>
    <w:rsid w:val="00DB41AE"/>
    <w:rsid w:val="00DC22BF"/>
    <w:rsid w:val="00DC792B"/>
    <w:rsid w:val="00DF00E4"/>
    <w:rsid w:val="00DF136B"/>
    <w:rsid w:val="00DF5D3F"/>
    <w:rsid w:val="00E00078"/>
    <w:rsid w:val="00E11F1F"/>
    <w:rsid w:val="00E233D9"/>
    <w:rsid w:val="00E47643"/>
    <w:rsid w:val="00E73590"/>
    <w:rsid w:val="00E7676D"/>
    <w:rsid w:val="00E902AC"/>
    <w:rsid w:val="00EA5934"/>
    <w:rsid w:val="00EB2152"/>
    <w:rsid w:val="00EB500E"/>
    <w:rsid w:val="00ED3B19"/>
    <w:rsid w:val="00ED3C6A"/>
    <w:rsid w:val="00ED6CA6"/>
    <w:rsid w:val="00EE0669"/>
    <w:rsid w:val="00EE46A1"/>
    <w:rsid w:val="00F04096"/>
    <w:rsid w:val="00F10CA9"/>
    <w:rsid w:val="00F119CD"/>
    <w:rsid w:val="00F15F8B"/>
    <w:rsid w:val="00F22039"/>
    <w:rsid w:val="00F347B7"/>
    <w:rsid w:val="00F3782F"/>
    <w:rsid w:val="00F5319C"/>
    <w:rsid w:val="00F534C0"/>
    <w:rsid w:val="00F84029"/>
    <w:rsid w:val="00F938EC"/>
    <w:rsid w:val="00FB2C2B"/>
    <w:rsid w:val="00FC2070"/>
    <w:rsid w:val="00FE65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7153E8"/>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40ADC-1B30-4637-872D-AB40D24A1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34</Pages>
  <Words>27828</Words>
  <Characters>158622</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Ted</cp:lastModifiedBy>
  <cp:revision>4</cp:revision>
  <cp:lastPrinted>2020-10-24T22:08:00Z</cp:lastPrinted>
  <dcterms:created xsi:type="dcterms:W3CDTF">2020-11-20T02:54:00Z</dcterms:created>
  <dcterms:modified xsi:type="dcterms:W3CDTF">2020-11-20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ssv1vFZM"/&gt;&lt;style id="http://www.zotero.org/styles/limnology-and-oceanography" hasBibliography="1" bibliographyStyleHasBeenSet="1"/&gt;&lt;prefs&gt;&lt;pref name="fieldType" value="Field"/&gt;&lt;/prefs&gt;&lt;/data&gt;</vt:lpwstr>
  </property>
</Properties>
</file>